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7A1543C" w14:textId="5CFDDC99" w:rsidR="00F17921" w:rsidRDefault="00D10CA8">
      <w:r>
        <w:fldChar w:fldCharType="begin"/>
      </w:r>
      <w:r>
        <w:instrText xml:space="preserve"> ADDIN ZOTERO_ITEM CSL_CITATION {"citationID":"zLV8lnWq","properties":{"formattedCitation":"(Kimes, 2008)","plainCitation":"(Kimes, 2008)","noteIndex":0},"citationItems":[{"id":4,"uris":["http://zotero.org/users/local/4ht2L956/items/5REY3ZQY"],"uri":["http://zotero.org/users/local/4ht2L956/items/5REY3ZQY"],"itemData":{"id":4,"type":"article-journal","abstract":"Technology systems can support restaurant managers' efforts to improve sales and profits through revenue management. By subdividing a meal into its component sections, a manager can determine which systems to apply at a particular stage for the purpose of providing the greatest revenue benefit for a particular restaurant. In adopting technology, managers must first conduct a financial analysis to determine whether the technology's cost will be more than offset by revenue improvements. If that financial calculation is favorable, management must then consider benefits to both employees and customers and must also take into account employees' and customers' perceptions of the technology's utility and ease of use. Without those elements in place, the technology faces dim prospects no matter what its prospective financial benefit.","container-title":"Cornell Hospitality Quarterly","DOI":"10.1177/1938965508322768","ISSN":"1938-9655, 1938-9663","issue":"3","journalAbbreviation":"Cornell Hospitality Quarterly","language":"en","page":"297-309","source":"DOI.org (Crossref)","title":"The Role of Technology in Restaurant Revenue Management","volume":"49","author":[{"family":"Kimes","given":"Sheryl E."}],"issued":{"date-parts":[["2008",8]]}}}],"schema":"https://github.com/citation-style-language/schema/raw/master/csl-citation.json"} </w:instrText>
      </w:r>
      <w:r>
        <w:fldChar w:fldCharType="separate"/>
      </w:r>
      <w:r w:rsidRPr="00D10CA8">
        <w:rPr>
          <w:rFonts w:ascii="Calibri" w:hAnsi="Calibri" w:cs="Calibri"/>
        </w:rPr>
        <w:t>(Kimes, 2008)</w:t>
      </w:r>
      <w:r>
        <w:fldChar w:fldCharType="end"/>
      </w:r>
    </w:p>
    <w:p w14:paraId="1204CB1A" w14:textId="01AC31EF" w:rsidR="00D10CA8" w:rsidRDefault="00A72C64">
      <w:r>
        <w:fldChar w:fldCharType="begin"/>
      </w:r>
      <w:r>
        <w:instrText xml:space="preserve"> ADDIN ZOTERO_ITEM CSL_CITATION {"citationID":"5u8Z1et1","properties":{"formattedCitation":"(Daries et al., 2018)","plainCitation":"(Daries et al., 2018)","noteIndex":0},"citationItems":[{"id":5,"uris":["http://zotero.org/users/local/4ht2L956/items/EURV2UL5"],"uri":["http://zotero.org/users/local/4ht2L956/items/EURV2UL5"],"itemData":{"id":5,"type":"article-journal","abstract":"High-quality restaurants have become key assets in the economies of many countries and are often considered attractors of tourism in themselves. Therefore, the aim of this study is to propose a model to evaluate the development and maturity of restaurant websites. The model consists of a progressive analysis of the restaurants’ websites, which starts with a content analysis, and continues with the application of the eMICA model to identify each website’s level of maturity. It finishes with a PCA integrating both methods. This model is applied to 980 Michelin-starred restaurants in France, Italy and Spain to determine whether their websites facilitate efficient communication and are adapted to e-commerce. Results show that website maturity and content development are positively related, and that the aforementioned restaurants are not taking advantage of the opportunities that the Internet offers, and show different progress depending on the country where they are located and the category.","container-title":"International Journal of Hospitality Management","DOI":"10.1016/j.ijhm.2018.02.007","ISSN":"0278-4319","journalAbbreviation":"International Journal of Hospitality Management","language":"en","page":"125-137","source":"ScienceDirect","title":"Maturity and development of high-quality restaurant websites: A comparison of Michelin-starred restaurants in France, Italy and Spain","title-short":"Maturity and development of high-quality restaurant websites","volume":"73","author":[{"family":"Daries","given":"Natalia"},{"family":"Cristobal-Fransi","given":"Eduard"},{"family":"Ferrer-Rosell","given":"Berta"},{"family":"Marine-Roig","given":"Estela"}],"issued":{"date-parts":[["2018",7,1]]}}}],"schema":"https://github.com/citation-style-language/schema/raw/master/csl-citation.json"} </w:instrText>
      </w:r>
      <w:r>
        <w:fldChar w:fldCharType="separate"/>
      </w:r>
      <w:r w:rsidRPr="00A72C64">
        <w:rPr>
          <w:rFonts w:ascii="Calibri" w:hAnsi="Calibri" w:cs="Calibri"/>
        </w:rPr>
        <w:t>(Daries et al., 2018)</w:t>
      </w:r>
      <w:r>
        <w:fldChar w:fldCharType="end"/>
      </w:r>
    </w:p>
    <w:p w14:paraId="46044217" w14:textId="57594DAE" w:rsidR="00AC3D5B" w:rsidRDefault="002C0B96">
      <w:r>
        <w:fldChar w:fldCharType="begin"/>
      </w:r>
      <w:r>
        <w:instrText xml:space="preserve"> ADDIN ZOTERO_ITEM CSL_CITATION {"citationID":"Dk6B67xY","properties":{"formattedCitation":"(Miranda, Rubio and Chamorro, 2015)","plainCitation":"(Miranda, Rubio and Chamorro, 2015)","noteIndex":0},"citationItems":[{"id":7,"uris":["http://zotero.org/users/local/4ht2L956/items/WIWVRZHR"],"uri":["http://zotero.org/users/local/4ht2L956/items/WIWVRZHR"],"itemData":{"id":7,"type":"article-journal","abstract":"The quality and recognition of Spanish cuisine are fostering the development of culinary tourism, both domestic in origin and from abroad. Another detected trend is that an ever-greater proportion of tourists are using the Internet to obtain information and make decisions about activities to include in their trips. Given this context, the present work describes a comparative analysis of the websites of Spanish restaurants which have at least one Michelin star in order to assess the quality of those webpages and provide some guidance to their designers to facilitate their use as a marketing tool. The instrument used is the Web Assessment Index. This has been validated in other studies, and measures the quality of a website based on four dimensions: visibility, speed, navigability, and content. The results showed the quality of the website to be positively correlated with the category of the corresponding restaurant.","container-title":"Journal of Foodservice Business Research","DOI":"10.1080/15378020.2015.1029386","ISSN":"1537-8020","issue":"2","note":"publisher: Routledge\n_eprint: https://doi.org/10.1080/15378020.2015.1029386","page":"146-162","source":"Taylor and Francis+NEJM","title":"The Web as a Marketing Tool in the Spanish Foodservice Industry: Evaluating the Websites of Spain’s Top Restaurants","title-short":"The Web as a Marketing Tool in the Spanish Foodservice Industry","volume":"18","author":[{"family":"Miranda","given":"Francisco Javier"},{"family":"Rubio","given":"Sergio"},{"family":"Chamorro","given":"Antonio"}],"issued":{"date-parts":[["2015",3,15]]}}}],"schema":"https://github.com/citation-style-language/schema/raw/master/csl-citation.json"} </w:instrText>
      </w:r>
      <w:r>
        <w:fldChar w:fldCharType="separate"/>
      </w:r>
      <w:r w:rsidRPr="002C0B96">
        <w:rPr>
          <w:rFonts w:ascii="Calibri" w:hAnsi="Calibri" w:cs="Calibri"/>
        </w:rPr>
        <w:t>(Miranda, Rubio and Chamorro, 2015)</w:t>
      </w:r>
      <w:r>
        <w:fldChar w:fldCharType="end"/>
      </w:r>
    </w:p>
    <w:p w14:paraId="1805E89A" w14:textId="7E78477D" w:rsidR="0020371F" w:rsidRDefault="0020371F">
      <w:r>
        <w:fldChar w:fldCharType="begin"/>
      </w:r>
      <w:r>
        <w:instrText xml:space="preserve"> ADDIN ZOTERO_ITEM CSL_CITATION {"citationID":"esBmG8Ih","properties":{"formattedCitation":"(Ph.D and Borovicka, 2007)","plainCitation":"(Ph.D and Borovicka, 2007)","noteIndex":0},"citationItems":[{"id":9,"uris":["http://zotero.org/users/local/4ht2L956/items/NJ4HFZP2"],"uri":["http://zotero.org/users/local/4ht2L956/items/NJ4HFZP2"],"itemData":{"id":9,"type":"article-journal","abstract":"Despite the significant growth of electronic commerce in the tourism and hospitality industries and an early enthusiasm for Websites, restaurant owners are slow to appreciate the power of the Web. Research into the use of Websites by restaurants remains limited and there is a perception that any Website is better than none. An effective method to assess the quality of a Website is required if restaurants are to be encouraged to develop successful sites that contribute to greater realization of benefits and add value to the restaurant. A Website evaluation instrument is designed that is flexible enough to serve as an adoptable evaluation basis for a variety of industry players. The instrument is developed from quality dimensions derived from an existing IS ecommerce success model. It is pilot tested using restaurant Websites in a tourism scenario and shows that it can support hospitality and tourism players in the identification of Website quality.","container-title":"Journal of Foodservice Business Research","DOI":"10.1300/J369v10n01_04","ISSN":"1537-8020","issue":"1","note":"publisher: Routledge\n_eprint: https://doi.org/10.1300/J369v10n01_04","page":"51-76","source":"Taylor and Francis+NEJM","title":"Developing A Model for Supporting Quality in Restaurant Websites","volume":"10","author":[{"family":"Ph.D","given":"Rosemary Stockdale"},{"family":"Borovicka","given":"Michael"}],"issued":{"date-parts":[["2007",5,8]]}}}],"schema":"https://github.com/citation-style-language/schema/raw/master/csl-citation.json"} </w:instrText>
      </w:r>
      <w:r>
        <w:fldChar w:fldCharType="separate"/>
      </w:r>
      <w:r w:rsidRPr="0020371F">
        <w:rPr>
          <w:rFonts w:ascii="Calibri" w:hAnsi="Calibri" w:cs="Calibri"/>
        </w:rPr>
        <w:t>(Ph.D and Borovicka, 2007)</w:t>
      </w:r>
      <w:r>
        <w:fldChar w:fldCharType="end"/>
      </w:r>
    </w:p>
    <w:p w14:paraId="675B87CF" w14:textId="27DC6C5A" w:rsidR="00094C73" w:rsidRDefault="00094C73">
      <w:r>
        <w:fldChar w:fldCharType="begin"/>
      </w:r>
      <w:r>
        <w:instrText xml:space="preserve"> ADDIN ZOTERO_ITEM CSL_CITATION {"citationID":"cbJGAUDN","properties":{"formattedCitation":"(Bennett, 2017)","plainCitation":"(Bennett, 2017)","noteIndex":0},"citationItems":[{"id":11,"uris":["http://zotero.org/users/local/4ht2L956/items/ZE2E97ND"],"uri":["http://zotero.org/users/local/4ht2L956/items/ZE2E97ND"],"itemData":{"id":11,"type":"article-journal","container-title":"Walden Dissertations and Doctoral Studies","title":"Marketing Strategies: How Small Restaurant Businesses use Social Media","title-short":"Marketing Strategies","URL":"https://scholarworks.waldenu.edu/dissertations/3429","author":[{"family":"Bennett","given":"Tasheenia"}],"issued":{"date-parts":[["2017",1,1]]}}}],"schema":"https://github.com/citation-style-language/schema/raw/master/csl-citation.json"} </w:instrText>
      </w:r>
      <w:r>
        <w:fldChar w:fldCharType="separate"/>
      </w:r>
      <w:r w:rsidRPr="00094C73">
        <w:rPr>
          <w:rFonts w:ascii="Calibri" w:hAnsi="Calibri" w:cs="Calibri"/>
        </w:rPr>
        <w:t>(Bennett, 2017)</w:t>
      </w:r>
      <w:r>
        <w:fldChar w:fldCharType="end"/>
      </w:r>
    </w:p>
    <w:p w14:paraId="4E359322" w14:textId="3496EAF3" w:rsidR="00643DB7" w:rsidRDefault="00643DB7">
      <w:r>
        <w:fldChar w:fldCharType="begin"/>
      </w:r>
      <w:r>
        <w:instrText xml:space="preserve"> ADDIN ZOTERO_ITEM CSL_CITATION {"citationID":"ZuW32Lip","properties":{"formattedCitation":"(Peng, 2011)","plainCitation":"(Peng, 2011)","noteIndex":0},"citationItems":[{"id":14,"uris":["http://zotero.org/users/local/4ht2L956/items/MHX6XGDA"],"uri":["http://zotero.org/users/local/4ht2L956/items/MHX6XGDA"],"itemData":{"id":14,"type":"thesis","language":"en","publisher":"The Ohio State University","source":"etd.ohiolink.edu","title":"Do Social Networking Websites Play a Part in Generation Y&amp;#8217;s Dining Information Search and Sharing? An Examination of Consumer Characteristics","title-short":"Do Social Networking Websites Play a Part in Generation Y&amp;#8217;s Dining Information Search and Sharing?","URL":"https://etd.ohiolink.edu/pg_10?0::NO:10:P10_ACCESSION_NUM:osu1314234267","author":[{"family":"Peng","given":"Cheng"}],"accessed":{"date-parts":[["2020",7,6]]},"issued":{"date-parts":[["2011"]]}}}],"schema":"https://github.com/citation-style-language/schema/raw/master/csl-citation.json"} </w:instrText>
      </w:r>
      <w:r>
        <w:fldChar w:fldCharType="separate"/>
      </w:r>
      <w:r w:rsidRPr="00643DB7">
        <w:rPr>
          <w:rFonts w:ascii="Calibri" w:hAnsi="Calibri" w:cs="Calibri"/>
        </w:rPr>
        <w:t>(Peng, 2011)</w:t>
      </w:r>
      <w:r>
        <w:fldChar w:fldCharType="end"/>
      </w:r>
    </w:p>
    <w:p w14:paraId="1CC0448C" w14:textId="7E8D1D98" w:rsidR="00643DB7" w:rsidRDefault="00643DB7">
      <w:r>
        <w:fldChar w:fldCharType="begin"/>
      </w:r>
      <w:r>
        <w:instrText xml:space="preserve"> ADDIN ZOTERO_ITEM CSL_CITATION {"citationID":"1gkUg98n","properties":{"formattedCitation":"(Qi, Yang and Li, 2013)","plainCitation":"(Qi, Yang and Li, 2013)","noteIndex":0},"citationItems":[{"id":13,"uris":["http://zotero.org/users/local/4ht2L956/items/C8MQPW8V"],"uri":["http://zotero.org/users/local/4ht2L956/items/C8MQPW8V"],"itemData":{"id":13,"type":"paper-conference","abstract":"Along with the rapid development of online marketing, online restaurant review websites provide a convenient channel for online users to share their dining experience. This research aims to establish a guideline for restaurant review websites. Using an Importance-Performance-Analysis (IPA), the paper examined online users’ perceived importance and performance of thirty-two website attributes. Different perspectives were also found between content contributors and content browsers. Research findings are expected to help industrial practitioners bridge the gap between customer needs and review website development, which in turn benefits restaurant operators, review website owners and online users.","container-title":"Information and Communication Technologies in Tourism 2014","DOI":"10.1007/978-3-319-03973-2_26","event-place":"Cham","ISBN":"978-3-319-03973-2","language":"en","page":"355-365","publisher":"Springer International Publishing","publisher-place":"Cham","source":"Springer Link","title":"An Exploratory Study on Restaurant Review Websites","author":[{"family":"Qi","given":"Shanshan"},{"family":"Yang","given":"Fiona"},{"family":"Li","given":"Catherine"}],"editor":[{"family":"Xiang","given":"Zheng"},{"family":"Tussyadiah","given":"Iis"}],"issued":{"date-parts":[["2013"]]}}}],"schema":"https://github.com/citation-style-language/schema/raw/master/csl-citation.json"} </w:instrText>
      </w:r>
      <w:r>
        <w:fldChar w:fldCharType="separate"/>
      </w:r>
      <w:r w:rsidRPr="00643DB7">
        <w:rPr>
          <w:rFonts w:ascii="Calibri" w:hAnsi="Calibri" w:cs="Calibri"/>
        </w:rPr>
        <w:t>(Qi, Yang and Li, 2013)</w:t>
      </w:r>
      <w:r>
        <w:fldChar w:fldCharType="end"/>
      </w:r>
    </w:p>
    <w:p w14:paraId="06B55871" w14:textId="5CA5978A" w:rsidR="00A82713" w:rsidRDefault="00A2375B">
      <w:r>
        <w:fldChar w:fldCharType="begin"/>
      </w:r>
      <w:r>
        <w:instrText xml:space="preserve"> ADDIN ZOTERO_ITEM CSL_CITATION {"citationID":"PoZIBiv4","properties":{"formattedCitation":"(Young Namkung MS, Seo-Young Shin PhD and Il-Sun Yang PhD, 2007)","plainCitation":"(Young Namkung MS, Seo-Young Shin PhD and Il-Sun Yang PhD, 2007)","noteIndex":0},"citationItems":[{"id":17,"uris":["http://zotero.org/users/local/4ht2L956/items/2TTPHE63"],"uri":["http://zotero.org/users/local/4ht2L956/items/2TTPHE63"],"itemData":{"id":17,"type":"article-journal","abstract":"This study establishes coding paradigms for the process of visiting restaurant Websites in order to more fully understand the Website experience of restaurant customers. Applying grounded theory, based on Strauss (1987) coding paradigms of main context, causal condition, action/interaction strategies, intervening conditions, and consequences the study found “Website experience” and “Website usability” emerging as core categories of the main context. “The source of information,” “Website searching motivation” and ‘the process of visiting Websites’ are represented as core categories of causal conditions that induced the main context. The findings suggest that user's “demographic characteristics,” “socio-psychological characteristics,” and “Internet usage behavior (Webographics)” can be understood as intervening conditions of the main context. While “level of communication,” “formed relationship,” and “effect of building relationship” can be understood as core consequences of restaurant Website experience. This theory-building approach was found to be theoretically and practically meaningful addressing unverified human behavior processes at restaurant Websites.","container-title":"Journal of Foodservice Business Research","DOI":"10.1300/J369v10n01_05","ISSN":"1537-8020","issue":"1","note":"publisher: Routledge\n_eprint: https://doi.org/10.1300/J369v10n01_05","page":"77-99","source":"Taylor and Francis+NEJM","title":"A Grounded Theory Approach to Understanding the Website Experiences of Restaurant Customers","volume":"10","author":[{"family":"Young Namkung MS","given":"PhD","suffix":"RD"},{"family":"Seo-Young Shin PhD","given":"RD"},{"family":"Il-Sun Yang PhD","given":"RD"}],"issued":{"date-parts":[["2007",5,8]]}}}],"schema":"https://github.com/citation-style-language/schema/raw/master/csl-citation.json"} </w:instrText>
      </w:r>
      <w:r>
        <w:fldChar w:fldCharType="separate"/>
      </w:r>
      <w:r w:rsidRPr="00A2375B">
        <w:rPr>
          <w:rFonts w:ascii="Calibri" w:hAnsi="Calibri" w:cs="Calibri"/>
        </w:rPr>
        <w:t>(Young Namkung MS, Seo-Young Shin PhD and Il-Sun Yang PhD, 2007)</w:t>
      </w:r>
      <w:r>
        <w:fldChar w:fldCharType="end"/>
      </w:r>
    </w:p>
    <w:p w14:paraId="57B35F4D" w14:textId="21C2E94E" w:rsidR="00415FAA" w:rsidRDefault="00415FAA">
      <w:r>
        <w:fldChar w:fldCharType="begin"/>
      </w:r>
      <w:r>
        <w:instrText xml:space="preserve"> ADDIN ZOTERO_ITEM CSL_CITATION {"citationID":"mi6WDuUf","properties":{"formattedCitation":"(Lim, 2013)","plainCitation":"(Lim, 2013)","noteIndex":0},"citationItems":[{"id":19,"uris":["http://zotero.org/users/local/4ht2L956/items/MCJ8PJDF"],"uri":["http://zotero.org/users/local/4ht2L956/items/MCJ8PJDF"],"itemData":{"id":19,"type":"article-journal","abstract":"Currently, improved quality of life has facilitated consumers' indulgence in a diverse range of cultural cuisines. Consequently, the evolvement of the food service industry has been developing itself according to the diversified needs of the consumers. In particular, a great amount of interest has been expressed in a new form of food service known as family restaurants. Family restaurant service providers have begun to provide information regarding family restaurant usage, including various foods and services, through their websites in order to yield better service to consumers. For family restaurant service providers, comprehending the consumers' purpose of using the company's websites is a crucial managerial issue and it plays an important role in the development of good marketing strategies. There exists a distinction in websites usage purposes according to the different values of consumers; the hedonic value and the utilitarian value. When consumers gain satisfaction through family restaurant websites usage, this satisfaction extends to word of mouth communication effect. In order to develop good Internet marketing strategies, this study is prepared to assist family restaurant service providers understand the relationships among customer value, usage purpose, customer satisfaction, and word of mouth communication with regards to the family restaurant websites. The results of this study provide useful implications to understand consumer behavior and to develop marketing strategies in a family restaurant websites.","container-title":"Journal of Information Technology Services","DOI":"10.9716/KITS.2013.12.1.215","ISSN":"1975-4256","issue":"1","language":"eng","note":"publisher: Korea Society of IT Services","page":"215-227","source":"www.koreascience.or.kr","title":"Relationships between Customer Value and Performance : Focusing on Family Restaurant Websites","title-short":"Relationships between Customer Value and Performance","volume":"12","author":[{"family":"Lim","given":"Se Hun"}],"issued":{"date-parts":[["2013"]]}}}],"schema":"https://github.com/citation-style-language/schema/raw/master/csl-citation.json"} </w:instrText>
      </w:r>
      <w:r>
        <w:fldChar w:fldCharType="separate"/>
      </w:r>
      <w:r w:rsidRPr="00415FAA">
        <w:rPr>
          <w:rFonts w:ascii="Calibri" w:hAnsi="Calibri" w:cs="Calibri"/>
        </w:rPr>
        <w:t>(Lim, 2013)</w:t>
      </w:r>
      <w:r>
        <w:fldChar w:fldCharType="end"/>
      </w:r>
    </w:p>
    <w:p w14:paraId="4D7D22A9" w14:textId="1C8A89FB" w:rsidR="00AD34BC" w:rsidRDefault="00AD34BC">
      <w:r>
        <w:fldChar w:fldCharType="begin"/>
      </w:r>
      <w:r>
        <w:instrText xml:space="preserve"> ADDIN ZOTERO_ITEM CSL_CITATION {"citationID":"CwISsq0b","properties":{"formattedCitation":"(Daries-Ramon, Cristobal-Fransi and Marin\\uc0\\u233{}-Roig, 2019)","plainCitation":"(Daries-Ramon, Cristobal-Fransi and Mariné-Roig, 2019)","noteIndex":0},"citationItems":[{"id":21,"uris":["http://zotero.org/users/local/4ht2L956/items/22VSD2IM"],"uri":["http://zotero.org/users/local/4ht2L956/items/22VSD2IM"],"itemData":{"id":21,"type":"article-journal","abstract":"Websites have become a fundamental marketing tool for tourism businesses and have a special importance for highly rated restaurants. The aim of this article is to propose and apply a model to evaluate the deployment and adoption of website marketing features of restaurants from a specific category. The model is based on the application of an extended model of Internet commerce adoption (eMICA) technique for technical depth, combined with content analysis for breadth. This study analyzes the website features and capabilities for Spanish restaurants in the 2015 Michelin Red Guide. A total of 102 restaurants were analyzed. The results of the website evaluation model suggest that, despite the importance of the restaurant sector in the economy and in the tourism industry, the websites of high-quality restaurants require improvements to adapt to customers’ demands. Results further found that these websites are not tourist-orientated and are established at different stages of development.","container-title":"International Journal of Hospitality &amp; Tourism Administration","DOI":"10.1080/15256480.2017.1383961","ISSN":"1525-6480","issue":"3","note":"publisher: Routledge\n_eprint: https://doi.org/10.1080/15256480.2017.1383961","page":"249-280","source":"Taylor and Francis+NEJM","title":"Deployment of Restaurants Websites’ Marketing Features: The Case of Spanish Michelin-Starred Restaurants","title-short":"Deployment of Restaurants Websites’ Marketing Features","volume":"20","author":[{"family":"Daries-Ramon","given":"Natalia"},{"family":"Cristobal-Fransi","given":"Eduard"},{"family":"Mariné-Roig","given":"Estela"}],"issued":{"date-parts":[["2019",7,3]]}}}],"schema":"https://github.com/citation-style-language/schema/raw/master/csl-citation.json"} </w:instrText>
      </w:r>
      <w:r>
        <w:fldChar w:fldCharType="separate"/>
      </w:r>
      <w:r w:rsidRPr="00AD34BC">
        <w:rPr>
          <w:rFonts w:ascii="Calibri" w:hAnsi="Calibri" w:cs="Calibri"/>
          <w:szCs w:val="24"/>
        </w:rPr>
        <w:t>(Daries-Ramon, Cristobal-Fransi and Mariné-Roig, 2019)</w:t>
      </w:r>
      <w:r>
        <w:fldChar w:fldCharType="end"/>
      </w:r>
    </w:p>
    <w:p w14:paraId="09DC2FE3" w14:textId="33176188" w:rsidR="0005579B" w:rsidRDefault="003C087C">
      <w:r>
        <w:fldChar w:fldCharType="begin"/>
      </w:r>
      <w:r>
        <w:instrText xml:space="preserve"> ADDIN ZOTERO_ITEM CSL_CITATION {"citationID":"HI9qoNT0","properties":{"formattedCitation":"(Salas-Z\\uc0\\u225{}rate et al., 2015)","plainCitation":"(Salas-Zárate et al., 2015)","noteIndex":0},"citationItems":[{"id":25,"uris":["http://zotero.org/users/local/4ht2L956/items/UMX8VWXD"],"uri":["http://zotero.org/users/local/4ht2L956/items/UMX8VWXD"],"itemData":{"id":25,"type":"article-journal","abstract":"Choosing the Web framework that best fits the requirements is not an easy task for developers. Several frameworks now exist to develop Web applications, such as Struts, JSF, Ruby on Rails, Grails, CakePHP, Django, and Catalyst. However, Lift is a relatively new framework that emerged in 2007 for the Scala programming language and which promises a great number of advantages and additional features. Companies such as Siemens© and IBM®, as well as social networks such as Twitter® and Foursquare®, have now begun to develop their applications by using Scala and Lift. Best practices are activities, technical or important issues identified by users in a specific context, and which have rendered excellent service and are expected to achieve similar results in similar situations. Each framework has its own best practices whose aim is to facilitate the development of Web applications. However, there is no current comparative analysis that identifies the best practices for Web frameworks. Thus, as its salient contribution, this paper identifies a set of best practices for Web frameworks. Afterwards, these best practices were analyzed and discussed in terms of developing Lift-based Web applications. The identification of these best practices would allow developers to construct more interactive and efficient Lift-based Web applications, integrating features of Web 2.0 technologies with less effort and exploiting the frameworks' benefits. In addition, this paper contains a comparative analysis with Web frameworks such as JSF, Struts, CakePHP, Ruby on Rails, Lift, Django, and Catalyst. Finally, as proof of concept, a set of Lift-based Web applications were developed for this paper by applying best practices such as actors, lazy loading, Comet support, SiteMap, Wiring, HyperText Markup Language, version 5 (HTML5) support, and parallel rendering.","container-title":"Science of Computer Programming","DOI":"10.1016/j.scico.2014.12.004","ISSN":"0167-6423","journalAbbreviation":"Science of Computer Programming","language":"en","page":"1-19","source":"ScienceDirect","title":"Analyzing best practices on Web development frameworks: The lift approach","title-short":"Analyzing best practices on Web development frameworks","volume":"102","author":[{"family":"Salas-Zárate","given":"María del Pilar"},{"family":"Alor-Hernández","given":"Giner"},{"family":"Valencia-García","given":"Rafael"},{"family":"Rodríguez-Mazahua","given":"Lisbeth"},{"family":"Rodríguez-González","given":"Alejandro"},{"family":"López Cuadrado","given":"José Luis"}],"issued":{"date-parts":[["2015",5,1]]}}}],"schema":"https://github.com/citation-style-language/schema/raw/master/csl-citation.json"} </w:instrText>
      </w:r>
      <w:r>
        <w:fldChar w:fldCharType="separate"/>
      </w:r>
      <w:r w:rsidRPr="003C087C">
        <w:rPr>
          <w:rFonts w:ascii="Calibri" w:hAnsi="Calibri" w:cs="Calibri"/>
          <w:szCs w:val="24"/>
        </w:rPr>
        <w:t>(Salas-Zárate et al., 2015)</w:t>
      </w:r>
      <w:r>
        <w:fldChar w:fldCharType="end"/>
      </w:r>
    </w:p>
    <w:p w14:paraId="23055C60" w14:textId="2EAAA456" w:rsidR="00A014E5" w:rsidRDefault="00A014E5">
      <w:r>
        <w:fldChar w:fldCharType="begin"/>
      </w:r>
      <w:r>
        <w:instrText xml:space="preserve"> ADDIN ZOTERO_ITEM CSL_CITATION {"citationID":"jJKn1ZR9","properties":{"formattedCitation":"(Upadhyay, 2018)","plainCitation":"(Upadhyay, 2018)","noteIndex":0},"citationItems":[{"id":28,"uris":["http://zotero.org/users/local/4ht2L956/items/FJGR8TX3"],"uri":["http://zotero.org/users/local/4ht2L956/items/FJGR8TX3"],"itemData":{"id":28,"type":"webpage","abstract":"A look at popular frameworks in the world of web development, such as Ruby on Rails, Django, Angular, and Laravel, and which projects they're suited for.","container-title":"dzone.com","language":"en","note":"source: dzone.com","title":"7 Popular Website Development Frameworks of 2018 - DZone Web Dev","URL":"https://dzone.com/articles/7-most-popular-website-development-frameworks-of-2","author":[{"family":"Upadhyay","given":"Dipanshu"}],"accessed":{"date-parts":[["2020",7,7]]},"issued":{"date-parts":[["2018",10]]}}}],"schema":"https://github.com/citation-style-language/schema/raw/master/csl-citation.json"} </w:instrText>
      </w:r>
      <w:r>
        <w:fldChar w:fldCharType="separate"/>
      </w:r>
      <w:r w:rsidRPr="00A014E5">
        <w:rPr>
          <w:rFonts w:ascii="Calibri" w:hAnsi="Calibri" w:cs="Calibri"/>
        </w:rPr>
        <w:t>(Upadhyay, 2018)</w:t>
      </w:r>
      <w:r>
        <w:fldChar w:fldCharType="end"/>
      </w:r>
    </w:p>
    <w:p w14:paraId="636F4FF5" w14:textId="5450CF31" w:rsidR="00F04E15" w:rsidRDefault="00F04E15">
      <w:r>
        <w:fldChar w:fldCharType="begin"/>
      </w:r>
      <w:r>
        <w:instrText xml:space="preserve"> ADDIN ZOTERO_ITEM CSL_CITATION {"citationID":"AoE9Y90H","properties":{"formattedCitation":"(Mohammad, Ghwanmeh and Al-Ibrahim, 2013)","plainCitation":"(Mohammad, Ghwanmeh and Al-Ibrahim, 2013)","noteIndex":0},"citationItems":[{"id":31,"uris":["http://zotero.org/users/local/4ht2L956/items/EQ5MFCJE"],"uri":["http://zotero.org/users/local/4ht2L956/items/EQ5MFCJE"],"itemData":{"id":31,"type":"article-journal","abstract":"No doubt that there is a great demand on digital era. Reaching millions of customers using internet encourages all companies regardless of their types to build their own websites and market their products, services and information through internet. In this paper, an enhanced framework is developed which can be used from different types of informative companies to build a successful website. The established framework is specified for informative and news sites such as CNN, BBC, Wikipedia, and Aljazeera and can be adapted and customized to fit companies’ needs. Additionally, ddetailed analysis of all factors that affect building successful websites from different perspectives has been conducted. Further, all successful factors which must be embedded in any informative site and how each one can affect the overall process of delivering information to customers have been demonstrated.","container-title":"International Journal of Computer Applications","DOI":"10.5120/13466-8215","ISSN":"09758887","issue":"3","journalAbbreviation":"IJCA","language":"en","page":"1-7","source":"DOI.org (Crossref)","title":"Enhanced Framework for Building Successful Website for Informative Companies","volume":"78","author":[{"family":"Mohammad","given":"Adel"},{"family":"Ghwanmeh","given":"Sameh"},{"family":"Al-Ibrahim","given":"Ali"}],"issued":{"date-parts":[["2013",9,18]]}}}],"schema":"https://github.com/citation-style-language/schema/raw/master/csl-citation.json"} </w:instrText>
      </w:r>
      <w:r>
        <w:fldChar w:fldCharType="separate"/>
      </w:r>
      <w:r w:rsidRPr="00F04E15">
        <w:rPr>
          <w:rFonts w:ascii="Calibri" w:hAnsi="Calibri" w:cs="Calibri"/>
        </w:rPr>
        <w:t>(Mohammad, Ghwanmeh and Al-Ibrahim, 2013)</w:t>
      </w:r>
      <w:r>
        <w:fldChar w:fldCharType="end"/>
      </w:r>
    </w:p>
    <w:p w14:paraId="3B297533" w14:textId="16A18B78" w:rsidR="00210F67" w:rsidRDefault="001F5E2D">
      <w:r>
        <w:fldChar w:fldCharType="begin"/>
      </w:r>
      <w:r>
        <w:instrText xml:space="preserve"> ADDIN ZOTERO_ITEM CSL_CITATION {"citationID":"Ki5NCEwO","properties":{"formattedCitation":"(Shirazi, Haefner and Ray, 2017)","plainCitation":"(Shirazi, Haefner and Ray, 2017)","noteIndex":0},"citationItems":[{"id":35,"uris":["http://zotero.org/users/local/4ht2L956/items/H4PYS54H"],"uri":["http://zotero.org/users/local/4ht2L956/items/H4PYS54H"],"itemData":{"id":35,"type":"paper-conference","abstract":"Denizens of the Internet are coming under a barrage of phishing attacks of increasing frequency and sophistication. Emails accompanied by authentic looking websites are ensnaring users who, unwittingly, hand over their credentials compromising both their privacy and security. Methods such as the blacklisting of these phishing websites become untenable and cannot keep pace with the explosion of fake sites. Detection of nefarious websites must become automated and be able to adapt to this ever evolving form of social engineering.","container-title":"2017 IEEE International Conference on Information Reuse and Integration (IRI)","DOI":"10.1109/IRI.2017.40","event":"2017 IEEE International Conference on Information Reuse and Integration (IRI)","event-place":"San Diego, CA","ISBN":"978-1-5386-1562-1","language":"en","page":"137-143","publisher":"IEEE","publisher-place":"San Diego, CA","source":"DOI.org (Crossref)","title":"Fresh-Phish: A Framework for Auto-Detection of Phishing Websites","title-short":"Fresh-Phish","URL":"http://ieeexplore.ieee.org/document/8102930/","author":[{"family":"Shirazi","given":"Hossein"},{"family":"Haefner","given":"Kyle"},{"family":"Ray","given":"Indrakshi"}],"accessed":{"date-parts":[["2020",7,8]]},"issued":{"date-parts":[["2017",8]]}}}],"schema":"https://github.com/citation-style-language/schema/raw/master/csl-citation.json"} </w:instrText>
      </w:r>
      <w:r>
        <w:fldChar w:fldCharType="separate"/>
      </w:r>
      <w:r w:rsidRPr="001F5E2D">
        <w:rPr>
          <w:rFonts w:ascii="Calibri" w:hAnsi="Calibri" w:cs="Calibri"/>
        </w:rPr>
        <w:t>(Shirazi, Haefner and Ray, 2017)</w:t>
      </w:r>
      <w:r>
        <w:fldChar w:fldCharType="end"/>
      </w:r>
    </w:p>
    <w:p w14:paraId="4E704107" w14:textId="094CDBE7" w:rsidR="00943E8D" w:rsidRDefault="00943E8D">
      <w:r>
        <w:fldChar w:fldCharType="begin"/>
      </w:r>
      <w:r>
        <w:instrText xml:space="preserve"> ADDIN ZOTERO_ITEM CSL_CITATION {"citationID":"W3n0GidF","properties":{"formattedCitation":"(Manger, 2010)","plainCitation":"(Manger, 2010)","noteIndex":0},"citationItems":[{"id":37,"uris":["http://zotero.org/users/local/4ht2L956/items/ZIXU9LBH"],"uri":["http://zotero.org/users/local/4ht2L956/items/ZIXU9LBH"],"itemData":{"id":37,"type":"article-journal","abstract":"This article presents a discussion of most important advantages and disadvantages of framework programming with comparison to traditional programming. Particular references and examples of two modern web development frameworks were presented, Gideon, and Yii. Some other frameworks are also mentioned in the article alongside with their advantages and disadvantages.","language":"en","page":"19","source":"Zotero","title":"ADVANTAGES AND DISADVANTAGES OF FRAMEWORK PROGRAMMING WITH REFERENCE TO YII PHP FRAMEWORK, GIDEON .NET FRAMEWORK AND OTHER MODERN FRAMEWORKS","author":[{"family":"Manger","given":"Christian"}],"issued":{"date-parts":[["2010"]]}}}],"schema":"https://github.com/citation-style-language/schema/raw/master/csl-citation.json"} </w:instrText>
      </w:r>
      <w:r>
        <w:fldChar w:fldCharType="separate"/>
      </w:r>
      <w:r w:rsidRPr="00943E8D">
        <w:rPr>
          <w:rFonts w:ascii="Calibri" w:hAnsi="Calibri" w:cs="Calibri"/>
        </w:rPr>
        <w:t>(Manger, 2010)</w:t>
      </w:r>
      <w:r>
        <w:fldChar w:fldCharType="end"/>
      </w:r>
    </w:p>
    <w:p w14:paraId="649CD95A" w14:textId="4C438449" w:rsidR="002703E7" w:rsidRDefault="002703E7">
      <w:r>
        <w:fldChar w:fldCharType="begin"/>
      </w:r>
      <w:r>
        <w:instrText xml:space="preserve"> ADDIN ZOTERO_ITEM CSL_CITATION {"citationID":"umiDPRPr","properties":{"formattedCitation":"(Bifet et al., 2011)","plainCitation":"(Bifet et al., 2011)","noteIndex":0},"citationItems":[{"id":39,"uris":["http://zotero.org/users/local/4ht2L956/items/34GM5VJM"],"uri":["http://zotero.org/users/local/4ht2L956/items/34GM5VJM"],"itemData":{"id":39,"type":"chapter","abstract":"Massive Online Analysis (MOA) is a software environment for implementing algorithms and running experiments for online learning from evolving data streams. MOA is designed to deal with the challenging problems of scaling up the implementation of state of the art algorithms to real world dataset sizes and of making algorithms comparable in benchmark streaming settings. It contains a collection of oﬄine and online algorithms for classiﬁcation, clustering and graph mining as well as tools for evaluation. For researchers the framework yields insights into advantages and disadvantages of diﬀerent approaches and allows for the creation of benchmark streaming data sets through stored, shared and repeatable settings for the data feeds. Practitioners can use the framework to easily compare algorithms and apply them to real world data sets and settings. MOA supports bi-directional interaction with WEKA, the Waikato Environment for Knowledge Analysis. Besides providing algorithms and measures for evaluation and comparison, MOA is easily extensible with new contributions and allows for the creation of benchmark scenarios.","container-title":"Machine Learning and Knowledge Discovery in Databases","event-place":"Berlin, Heidelberg","ISBN":"978-3-642-23807-9","language":"en","note":"collection-title: Lecture Notes in Computer Science\nDOI: 10.1007/978-3-642-23808-6_41","page":"617-620","publisher":"Springer Berlin Heidelberg","publisher-place":"Berlin, Heidelberg","source":"DOI.org (Crossref)","title":"MOA: A Real-Time Analytics Open Source Framework","title-short":"MOA","URL":"http://link.springer.com/10.1007/978-3-642-23808-6_41","volume":"6913","editor":[{"family":"Gunopulos","given":"Dimitrios"},{"family":"Hofmann","given":"Thomas"},{"family":"Malerba","given":"Donato"},{"family":"Vazirgiannis","given":"Michalis"}],"author":[{"family":"Bifet","given":"Albert"},{"family":"Holmes","given":"Geoff"},{"family":"Pfahringer","given":"Bernhard"},{"family":"Read","given":"Jesse"},{"family":"Kranen","given":"Philipp"},{"family":"Kremer","given":"Hardy"},{"family":"Jansen","given":"Timm"},{"family":"Seidl","given":"Thomas"}],"accessed":{"date-parts":[["2020",7,8]]},"issued":{"date-parts":[["2011"]]}}}],"schema":"https://github.com/citation-style-language/schema/raw/master/csl-citation.json"} </w:instrText>
      </w:r>
      <w:r>
        <w:fldChar w:fldCharType="separate"/>
      </w:r>
      <w:r w:rsidRPr="002703E7">
        <w:rPr>
          <w:rFonts w:ascii="Calibri" w:hAnsi="Calibri" w:cs="Calibri"/>
        </w:rPr>
        <w:t>(Bifet et al., 2011)</w:t>
      </w:r>
      <w:r>
        <w:fldChar w:fldCharType="end"/>
      </w:r>
    </w:p>
    <w:p w14:paraId="5536CD45" w14:textId="6859B2F9" w:rsidR="005C2B70" w:rsidRDefault="005C2B70">
      <w:r>
        <w:fldChar w:fldCharType="begin"/>
      </w:r>
      <w:r>
        <w:instrText xml:space="preserve"> ADDIN ZOTERO_ITEM CSL_CITATION {"citationID":"Ct1QkBET","properties":{"formattedCitation":"(Hasan, Morris and Probets, 2013)","plainCitation":"(Hasan, Morris and Probets, 2013)","noteIndex":0},"citationItems":[{"id":41,"uris":["http://zotero.org/users/local/4ht2L956/items/YFTHQ8EF"],"uri":["http://zotero.org/users/local/4ht2L956/items/YFTHQ8EF"],"itemData":{"id":41,"type":"article-journal","abstract":"Purpose: The purpose of this research was to develop a methodological usability evaluation framework for e-commerce websites. Design/methodology/approach: A multiple-case study (comparative design) was used, where three usability methods (user testing, heuristic evaluation and web analytics) were applied to three Jordanian e-commerce companies. The resulting framework took into account the advantages and disadvantages of the methods in identifying specific usability problems on the e-commerce websites.","container-title":"Online Information Review","DOI":"10.1108/OIR-10-2011-0166","ISSN":"1468-4527","issue":"2","journalAbbreviation":"Online Information Review","language":"en","page":"231-251","source":"DOI.org (Crossref)","title":"E‐commerce websites for developing countries – a usability evaluation framework","volume":"37","author":[{"family":"Hasan","given":"Layla"},{"family":"Morris","given":"Anne"},{"family":"Probets","given":"Steve"}],"issued":{"date-parts":[["2013",4,12]]}}}],"schema":"https://github.com/citation-style-language/schema/raw/master/csl-citation.json"} </w:instrText>
      </w:r>
      <w:r>
        <w:fldChar w:fldCharType="separate"/>
      </w:r>
      <w:r w:rsidRPr="005C2B70">
        <w:rPr>
          <w:rFonts w:ascii="Calibri" w:hAnsi="Calibri" w:cs="Calibri"/>
        </w:rPr>
        <w:t>(Hasan, Morris and Probets, 2013)</w:t>
      </w:r>
      <w:r>
        <w:fldChar w:fldCharType="end"/>
      </w:r>
    </w:p>
    <w:p w14:paraId="5433FBB5" w14:textId="09DD0C1A" w:rsidR="009D766C" w:rsidRDefault="009D766C">
      <w:r>
        <w:fldChar w:fldCharType="begin"/>
      </w:r>
      <w:r>
        <w:instrText xml:space="preserve"> ADDIN ZOTERO_ITEM CSL_CITATION {"citationID":"GDA2qTf5","properties":{"formattedCitation":"(Prabowo, 2015)","plainCitation":"(Prabowo, 2015)","noteIndex":0},"citationItems":[{"id":42,"uris":["http://zotero.org/users/local/4ht2L956/items/7ZV42Y2K"],"uri":["http://zotero.org/users/local/4ht2L956/items/7ZV42Y2K"],"itemData":{"id":42,"type":"article-journal","abstract":"Buying and selling is already often done in life. Buyers come to the seller to make the purchase. But it can be made easy with electronic commerce (e-commerce). E-commerce utilizing Internet technology that is already familiar to most people. By using the website, the seller can display the product so buyers do not have to come to the seller formerly.The use of Model View Controller would be helpful in the application development because it will be more easily understood by developers. MVC mechanism is a separate application development based major components that build an application such as the manipulation of data (model), user interface (View), and part of the control (Controller) in a web application. CodeIgniter Framework will be applied in making the application because it has libraries in it so that it will ease the development of applications.The implementation of MVC (Model View Controller) with CodeIgniter Framework, applications become easier to be developed by the next developer. Mobile applications by applying the Framework Phonegap will easier for mobile device users to obtain information about the products. This system has a push notification feature that makes the admin or employee can obtain information quickly and timely.","container-title":"Data Manajemen dan Teknologi Informasi (DASI)","ISSN":"1411-3201","issue":"1","language":"id","note":"number: 1","page":"23","source":"ojs.amikom.ac.id","title":"WEBSITE E-COMMERCE MENGGUNAKAN MODEL VIEW CONTROLLER ( MVC ) DENGAN FRAMEWORK CODEIGNITER Studi Kasus : Toko Miniatur","title-short":"WEBSITE E-COMMERCE MENGGUNAKAN MODEL VIEW CONTROLLER ( MVC ) DENGAN FRAMEWORK CODEIGNITER Studi Kasus","volume":"16","author":[{"family":"Prabowo","given":"Donni"}],"issued":{"date-parts":[["2015",3,1]]}}}],"schema":"https://github.com/citation-style-language/schema/raw/master/csl-citation.json"} </w:instrText>
      </w:r>
      <w:r>
        <w:fldChar w:fldCharType="separate"/>
      </w:r>
      <w:r w:rsidRPr="009D766C">
        <w:rPr>
          <w:rFonts w:ascii="Calibri" w:hAnsi="Calibri" w:cs="Calibri"/>
        </w:rPr>
        <w:t>(Prabowo, 2015)</w:t>
      </w:r>
      <w:r>
        <w:fldChar w:fldCharType="end"/>
      </w:r>
    </w:p>
    <w:p w14:paraId="0025E9FC" w14:textId="4FBC21A3" w:rsidR="00D3592D" w:rsidRDefault="00D3592D">
      <w:r>
        <w:fldChar w:fldCharType="begin"/>
      </w:r>
      <w:r>
        <w:instrText xml:space="preserve"> ADDIN ZOTERO_ITEM CSL_CITATION {"citationID":"yUHqngj8","properties":{"formattedCitation":"(Berardi, Katawazi and Bellinaso, 2009)","plainCitation":"(Berardi, Katawazi and Bellinaso, 2009)","noteIndex":0},"citationItems":[{"id":45,"uris":["http://zotero.org/users/local/4ht2L956/items/NNX2JWMA"],"uri":["http://zotero.org/users/local/4ht2L956/items/NNX2JWMA"],"itemData":{"id":45,"type":"book","abstract":"Perfectly suited to the innovative Problem ? Design ? Solution approach, ASP.NET MVC is a new development model that separates code for the data, look, and business processes of a Web site. This nuts-and-bolts guide thoroughly covers creating a Web site with MVC and discusses solving the most common problems that you may encounter when creating your first application or trying to upgrade a current application. The material is based on the highly praised and widely used ?TheBeerHouse? ASP.NET Starter Kit that was developed in the bestselling ASP.NET 2.0 Website Programming: Problem?Design?Solution. Additional coverage includes registration and membership systems and user-selectable themes; content management systems for articles and photos; polls, mailing lists, and forums; e-commerce stores, shopping carts, and order management with real-time credit card processing, and more.","ISBN":"978-0-470-53989-7","language":"en","note":"Google-Books-ID: pTdbqYVM6UQC","number-of-pages":"557","publisher":"John Wiley &amp; Sons","source":"Google Books","title":"ASP.NET MVC 1.0 Website Programming: Problem - Design - Solution","title-short":"ASP.NET MVC 1.0 Website Programming","author":[{"family":"Berardi","given":"Nick"},{"family":"Katawazi","given":"Al"},{"family":"Bellinaso","given":"Marco"}],"issued":{"date-parts":[["2009",6,3]]}}}],"schema":"https://github.com/citation-style-language/schema/raw/master/csl-citation.json"} </w:instrText>
      </w:r>
      <w:r>
        <w:fldChar w:fldCharType="separate"/>
      </w:r>
      <w:r w:rsidRPr="00D3592D">
        <w:rPr>
          <w:rFonts w:ascii="Calibri" w:hAnsi="Calibri" w:cs="Calibri"/>
        </w:rPr>
        <w:t>(Berardi, Katawazi and Bellinaso, 2009)</w:t>
      </w:r>
      <w:r>
        <w:fldChar w:fldCharType="end"/>
      </w:r>
    </w:p>
    <w:p w14:paraId="7F6353A3" w14:textId="40C26450" w:rsidR="00371F1A" w:rsidRDefault="00371F1A">
      <w:r>
        <w:fldChar w:fldCharType="begin"/>
      </w:r>
      <w:r>
        <w:instrText xml:space="preserve"> ADDIN ZOTERO_ITEM CSL_CITATION {"citationID":"7mfuJ3CQ","properties":{"formattedCitation":"(Krasner, Pope and Systems, n.d.)","plainCitation":"(Krasner, Pope and Systems, n.d.)","noteIndex":0},"citationItems":[{"id":48,"uris":["http://zotero.org/users/local/4ht2L956/items/R7QQA54Z"],"uri":["http://zotero.org/users/local/4ht2L956/items/R7QQA54Z"],"itemData":{"id":48,"type":"article-journal","abstract":"This essay describes the Model-View-Controller (MVC) programming paradigm and methodology used in the Smalltalk-80TM programming system. MVC programming is the application of a three-way factoring, whereby objects of different classes take over the operations related to the application domain, the display of the application's state, and the user interaction with the model and the view. We present several extended examples of MVC implementations and of the layout of composite application views. The Appendices provide reference materials for the Smalltalk-80 programmer wishing to understand and use MVC better within the Smalltalk-80 system.","language":"en","page":"35","source":"Zotero","title":"A Description of the Model-View-Controller User Interface Paradigm in the Smalltalk-80 System","author":[{"family":"Krasner","given":"Glenn E"},{"family":"Pope","given":"Stephen T"},{"family":"Systems","given":"ParcPlace"}]}}],"schema":"https://github.com/citation-style-language/schema/raw/master/csl-citation.json"} </w:instrText>
      </w:r>
      <w:r>
        <w:fldChar w:fldCharType="separate"/>
      </w:r>
      <w:r w:rsidRPr="00371F1A">
        <w:rPr>
          <w:rFonts w:ascii="Calibri" w:hAnsi="Calibri" w:cs="Calibri"/>
        </w:rPr>
        <w:t>(Krasner, Pope and Systems, n.d.)</w:t>
      </w:r>
      <w:r>
        <w:fldChar w:fldCharType="end"/>
      </w:r>
    </w:p>
    <w:p w14:paraId="7C8F176B" w14:textId="0727D2E0" w:rsidR="00941EC5" w:rsidRDefault="00941EC5">
      <w:r>
        <w:fldChar w:fldCharType="begin"/>
      </w:r>
      <w:r>
        <w:instrText xml:space="preserve"> ADDIN ZOTERO_ITEM CSL_CITATION {"citationID":"8jtWXVwb","properties":{"formattedCitation":"(Sarker and Apu, 2014)","plainCitation":"(Sarker and Apu, 2014)","noteIndex":0},"citationItems":[{"id":50,"uris":["http://zotero.org/users/local/4ht2L956/items/SBCIYT65"],"uri":["http://zotero.org/users/local/4ht2L956/items/SBCIYT65"],"itemData":{"id":50,"type":"article-journal","abstract":"To avoid the problems of high complexity and low flexibility in Java based application Model–view–controller (MVC) framework is introduced to divide the whole application into model, view and controller, which can improve the software’s reusability and flexibility. Java is one of the leading software development languages. However, the development model of existing Java organizes without a structure, which mixes the code of data access, the processing of business logic and graphical user interface (GUI) layer together. As a result, it creates many problems for software developers, meanwhile; it could not meet the rapid development of application software any more. In this paper, we design and implement a Java MVC framework for developing desktop based application which can separate the data, view and control of the software.","container-title":"International Journal of Hybrid Information Technology","DOI":"10.14257/ijhit.2014.7.5.29","ISSN":"17389968","issue":"5","journalAbbreviation":"IJHIT","language":"en","page":"317-322","source":"DOI.org (Crossref)","title":"MVC Architecture Driven Design and Implementation of Java Framework for Developing Desktop Application","volume":"7","author":[{"family":"Sarker","given":"Iqbal H."},{"family":"Apu","given":"K."}],"issued":{"date-parts":[["2014",9,30]]}}}],"schema":"https://github.com/citation-style-language/schema/raw/master/csl-citation.json"} </w:instrText>
      </w:r>
      <w:r>
        <w:fldChar w:fldCharType="separate"/>
      </w:r>
      <w:r w:rsidRPr="00941EC5">
        <w:rPr>
          <w:rFonts w:ascii="Calibri" w:hAnsi="Calibri" w:cs="Calibri"/>
        </w:rPr>
        <w:t>(Sarker and Apu, 2014)</w:t>
      </w:r>
      <w:r>
        <w:fldChar w:fldCharType="end"/>
      </w:r>
    </w:p>
    <w:p w14:paraId="1DD19898" w14:textId="38F286BD" w:rsidR="000021EA" w:rsidRDefault="000021EA">
      <w:r>
        <w:fldChar w:fldCharType="begin"/>
      </w:r>
      <w:r>
        <w:instrText xml:space="preserve"> ADDIN ZOTERO_ITEM CSL_CITATION {"citationID":"jmLNs7V4","properties":{"formattedCitation":"(Bolchini and Paolini, 2003)","plainCitation":"(Bolchini and Paolini, 2003)","noteIndex":0},"citationItems":[{"id":57,"uris":["http://zotero.org/users/local/4ht2L956/items/LMZHUWNW"],"uri":["http://zotero.org/users/local/4ht2L956/items/LMZHUWNW"],"itemData":{"id":57,"type":"article-journal","abstract":"Web application development still needs to employ effective methods to accommodate some distinctive aspects of the requirements analysis process: capturing high-level communication goals, considering several user profiles and stakeholders, defining hypermedia-specific requirements (concerning navigation, content, information structure and presentation aspects), and reusing requirements for an effective usability evaluation.","language":"en","page":"226","source":"Zotero","title":"Mastering the Requirements Analysis for Communication-intensive Websites","author":[{"family":"Bolchini","given":"Davide"},{"family":"Paolini","given":"Paolo"}],"issued":{"date-parts":[["2003"]]}}}],"schema":"https://github.com/citation-style-language/schema/raw/master/csl-citation.json"} </w:instrText>
      </w:r>
      <w:r>
        <w:fldChar w:fldCharType="separate"/>
      </w:r>
      <w:r w:rsidRPr="000021EA">
        <w:rPr>
          <w:rFonts w:ascii="Calibri" w:hAnsi="Calibri" w:cs="Calibri"/>
        </w:rPr>
        <w:t>(Bolchini and Paolini, 2003)</w:t>
      </w:r>
      <w:r>
        <w:fldChar w:fldCharType="end"/>
      </w:r>
    </w:p>
    <w:p w14:paraId="4B27C2E5" w14:textId="7591B104" w:rsidR="00A36E0A" w:rsidRDefault="00A36E0A">
      <w:r>
        <w:fldChar w:fldCharType="begin"/>
      </w:r>
      <w:r>
        <w:instrText xml:space="preserve"> ADDIN ZOTERO_ITEM CSL_CITATION {"citationID":"4CPE8beu","properties":{"formattedCitation":"(Alghamdi, 2012)","plainCitation":"(Alghamdi, 2012)","noteIndex":0},"citationItems":[{"id":59,"uris":["http://zotero.org/users/local/4ht2L956/items/4BST7SG3"],"uri":["http://zotero.org/users/local/4ht2L956/items/4BST7SG3"],"itemData":{"id":59,"type":"article-journal","abstract":"Over the past few years the Internet has become an essential business platform by aiding trading, distribution and sales between organisations, consumers, and even between consumers. This has brought ecommerce to an entirely new level which raised some issues in websites usability and the human-computer interaction. Therefore, the objectives of this paper are to identify and analyse the extent to which the site is fulfilling all the user’s requirements and needs. The related work covers the history of human-computer interaction and the benefits of using user-centered approach, which is the methodology been used in this paper. Moreover, a brief comparison between the most important development methods, such as Waterfall and user-centred methods are discussed in terms of addressing the issues of time saving and addressing fulfilment of users’ needs. In order to address most of the issues that is related to the attributes in the usability stage of the evaluation, the data required to manage this study was collected using three research methods; the questionnaire, direct user observation and interviews. An evaluation of the current websites, based on statements of usability goals and criteria were chosen from the Arabic guidelines in the literature, were undertaken in connection with implementing and testing the proposed websites design. Many famous Arabic websites such as JARIR bookstore and Ahmad Abdul wahed website were chosen as a case study in this paper to investigate the usability and interactivity of the websites design. The analysis section includes needs, users and tasks and data analysis, whereas the design phase includes the user interface and database design. At the end of this paper, some recommendations are presented regarding these website that can be considered in developing these website in the future.","container-title":"International journal of Web &amp; Semantic Technology","DOI":"10.5121/ijwest.2012.3201","ISSN":"09762280","issue":"2","journalAbbreviation":"IJWesT","language":"en","page":"1-17","source":"DOI.org (Crossref)","title":"Adopting User-Centred Development For Arabic E-commerce Websites","volume":"3","author":[{"family":"Alghamdi","given":"Ali"}],"issued":{"date-parts":[["2012",4,30]]}}}],"schema":"https://github.com/citation-style-language/schema/raw/master/csl-citation.json"} </w:instrText>
      </w:r>
      <w:r>
        <w:fldChar w:fldCharType="separate"/>
      </w:r>
      <w:r w:rsidRPr="00A36E0A">
        <w:rPr>
          <w:rFonts w:ascii="Calibri" w:hAnsi="Calibri" w:cs="Calibri"/>
        </w:rPr>
        <w:t>(Alghamdi, 2012)</w:t>
      </w:r>
      <w:r>
        <w:fldChar w:fldCharType="end"/>
      </w:r>
    </w:p>
    <w:p w14:paraId="7140D964" w14:textId="44C32374" w:rsidR="00ED31FA" w:rsidRDefault="00ED31FA">
      <w:r>
        <w:fldChar w:fldCharType="begin"/>
      </w:r>
      <w:r>
        <w:instrText xml:space="preserve"> ADDIN ZOTERO_ITEM CSL_CITATION {"citationID":"AOFdBEpz","properties":{"formattedCitation":"(Degelman, 2015)","plainCitation":"(Degelman, 2015)","noteIndex":0},"citationItems":[{"id":61,"uris":["http://zotero.org/users/local/4ht2L956/items/6KAQK2MZ"],"uri":["http://zotero.org/users/local/4ht2L956/items/6KAQK2MZ"],"itemData":{"id":61,"type":"article-newspaper","container-title":"College Of Architecture","event-place":"Texas University","publisher-place":"Texas University","title":"THE USE OF VIDEO-COMPUTER PRESENTATION TECHNIQUES TO AIS IN COMMUNICATION BETWEEN ARCHITECH AND CLIENT","URL":"http://papers.cumincad.org/data/works/att/2105.content.pdf","author":[{"family":"Degelman","given":"Larry"}],"issued":{"date-parts":[["2015",10]]}}}],"schema":"https://github.com/citation-style-language/schema/raw/master/csl-citation.json"} </w:instrText>
      </w:r>
      <w:r>
        <w:fldChar w:fldCharType="separate"/>
      </w:r>
      <w:r w:rsidRPr="00ED31FA">
        <w:rPr>
          <w:rFonts w:ascii="Calibri" w:hAnsi="Calibri" w:cs="Calibri"/>
        </w:rPr>
        <w:t>(Degelman, 2015)</w:t>
      </w:r>
      <w:r>
        <w:fldChar w:fldCharType="end"/>
      </w:r>
    </w:p>
    <w:p w14:paraId="0D33E6FF" w14:textId="4B87E5D5" w:rsidR="00786852" w:rsidRDefault="00786852">
      <w:r>
        <w:fldChar w:fldCharType="begin"/>
      </w:r>
      <w:r>
        <w:instrText xml:space="preserve"> ADDIN ZOTERO_ITEM CSL_CITATION {"citationID":"6TU7rnM8","properties":{"formattedCitation":"(Mazzoleni, Rembert and Subbian, 2015)","plainCitation":"(Mazzoleni, Rembert and Subbian, 2015)","noteIndex":0},"citationItems":[{"id":63,"uris":["http://zotero.org/users/local/4ht2L956/items/MCMRMZFL"],"uri":["http://zotero.org/users/local/4ht2L956/items/MCMRMZFL"],"itemData":{"id":63,"type":"patent","authority":"United States","call-number":"US13/973,105","language":"en","note":"source: Google Patents","number":"US8935653B2","title":"System advisor for requirements gathering and analysis in web solutions","URL":"https://patents.google.com/patent/US8935653B2/en","author":[{"family":"Mazzoleni","given":"Pietro"},{"family":"Rembert","given":"Aubrey J."},{"family":"Subbian","given":"Karthik"}],"accessed":{"date-parts":[["2020",7,9]]},"issued":{"date-parts":[["2015",1,13]]},"submitted":{"date-parts":[["2013",8,22]]}}}],"schema":"https://github.com/citation-style-language/schema/raw/master/csl-citation.json"} </w:instrText>
      </w:r>
      <w:r>
        <w:fldChar w:fldCharType="separate"/>
      </w:r>
      <w:r w:rsidRPr="00786852">
        <w:rPr>
          <w:rFonts w:ascii="Calibri" w:hAnsi="Calibri" w:cs="Calibri"/>
        </w:rPr>
        <w:t>(Mazzoleni, Rembert and Subbian, 2015)</w:t>
      </w:r>
      <w:r>
        <w:fldChar w:fldCharType="end"/>
      </w:r>
    </w:p>
    <w:p w14:paraId="0776967A" w14:textId="59335D5B" w:rsidR="00D943BE" w:rsidRDefault="000B7013">
      <w:r>
        <w:fldChar w:fldCharType="begin"/>
      </w:r>
      <w:r>
        <w:instrText xml:space="preserve"> ADDIN ZOTERO_ITEM CSL_CITATION {"citationID":"0VBLo0gd","properties":{"formattedCitation":"(Bland and Nepustil, 1998)","plainCitation":"(Bland and Nepustil, 1998)","noteIndex":0},"citationItems":[{"id":67,"uris":["http://zotero.org/users/local/4ht2L956/items/M2VBCXAY"],"uri":["http://zotero.org/users/local/4ht2L956/items/M2VBCXAY"],"itemData":{"id":67,"type":"patent","authority":"United States","call-number":"US08/778,126","note":"source: Google Patents","number":"US5732218A","title":"Management-data-gathering system for gathering on clients and servers data regarding interactions between the servers, the clients, and users of the clients during real use of a network of clients and servers","URL":"https://patents.google.com/patent/US5732218A/en","author":[{"family":"Bland","given":"M. Alan"},{"family":"Nepustil","given":"Vladimir"}],"accessed":{"date-parts":[["2020",7,9]]},"issued":{"date-parts":[["1998",3,24]]},"submitted":{"date-parts":[["1997",1,2]]}}}],"schema":"https://github.com/citation-style-language/schema/raw/master/csl-citation.json"} </w:instrText>
      </w:r>
      <w:r>
        <w:fldChar w:fldCharType="separate"/>
      </w:r>
      <w:r w:rsidRPr="000B7013">
        <w:rPr>
          <w:rFonts w:ascii="Calibri" w:hAnsi="Calibri" w:cs="Calibri"/>
        </w:rPr>
        <w:t>(Bland and Nepustil, 1998)</w:t>
      </w:r>
      <w:r>
        <w:fldChar w:fldCharType="end"/>
      </w:r>
    </w:p>
    <w:p w14:paraId="001085DE" w14:textId="21E56385" w:rsidR="00D943BE" w:rsidRDefault="0088749C">
      <w:r>
        <w:fldChar w:fldCharType="begin"/>
      </w:r>
      <w:r>
        <w:instrText xml:space="preserve"> ADDIN ZOTERO_ITEM CSL_CITATION {"citationID":"RyehTHqz","properties":{"formattedCitation":"(Powell, 2002)","plainCitation":"(Powell, 2002)","noteIndex":0},"citationItems":[{"id":73,"uris":["http://zotero.org/users/local/4ht2L956/items/KIQLMZX9"],"uri":["http://zotero.org/users/local/4ht2L956/items/KIQLMZX9"],"itemData":{"id":73,"type":"article-journal","container-title":"PINT Inc","title":"Web Publishing 3 Site Design &amp; Usability UCSD Extension","URL":"https://d1wqtxts1xzle7.cloudfront.net/29667765/lecture1.pdf?1351178403=&amp;response-content-disposition=inline%3B+filename%3DWeb_design.pdf&amp;Expires=1594378236&amp;Signature=eYbu~KW21BWHuKjuzj6s3rDwk5jFcMzmpQWHlUCfFR3QvHqI~PcKh5axaT6pNFu-UCnOQiQmnkyn7x4z2EjS-6Pb4inCfCdy5cs35IgeKDZAYYdYzkEnUF1U4~hiyL5~hfdQXiMQHmwL0QSWfTZnPL394b~FtuTQONO4zPzcIZ~sqKY1A2-fjC7juoyVW4etJQMZQM0g9XtDtanYK6KwEQX~DlJ6oV123CqaEMZdNW0Ch0n5erhosQdK2Vgeer-KPGJL~F48JrF29Er3PPHYLcdOYLUVTaFe7I0dy8~YaRz9rP3RGDhG3fHULkfieecHfctDPs85-MChpPVIRD80oQ__&amp;Key-Pair-Id=APKAJLOHF5GGSLRBV4ZA","author":[{"family":"Powell","given":"Thomas"}],"issued":{"date-parts":[["2002",1]]}}}],"schema":"https://github.com/citation-style-language/schema/raw/master/csl-citation.json"} </w:instrText>
      </w:r>
      <w:r>
        <w:fldChar w:fldCharType="separate"/>
      </w:r>
      <w:r w:rsidRPr="0088749C">
        <w:rPr>
          <w:rFonts w:ascii="Calibri" w:hAnsi="Calibri" w:cs="Calibri"/>
        </w:rPr>
        <w:t>(Powell, 2002)</w:t>
      </w:r>
      <w:r>
        <w:fldChar w:fldCharType="end"/>
      </w:r>
    </w:p>
    <w:p w14:paraId="7827A3BB" w14:textId="40B8A9D1" w:rsidR="002577BF" w:rsidRDefault="00145823">
      <w:r>
        <w:fldChar w:fldCharType="begin"/>
      </w:r>
      <w:r>
        <w:instrText xml:space="preserve"> ADDIN ZOTERO_ITEM CSL_CITATION {"citationID":"ZZKII21X","properties":{"formattedCitation":"(Cebi, 2013)","plainCitation":"(Cebi, 2013)","noteIndex":0},"citationItems":[{"id":74,"uris":["http://zotero.org/users/local/4ht2L956/items/8WIIPZTN"],"uri":["http://zotero.org/users/local/4ht2L956/items/8WIIPZTN"],"itemData":{"id":74,"type":"article-journal","abstract":"Nowadays, the internet is the most widely used and an effective tool for firms/organizations to reach their customers by their websites. Hence, effective design of websites helps firms/organizations to reach their aim. There are lots of design parameters that play an effective role on website design. These parameters are considered by researchers in some academic papers. However, none of the published articles takes into account both interactions among the design parameters and importance degrees of design parameters in terms of website types. Therefore, in the scope of this paper, in order to address these research gaps, an integrated multiple criteria decision making method including Delphi and DEMATEL (DEcision-MAking Trial and Evaluation Laboratory) techniques has been proposed for determining importance degrees of website design parameters. Furthermore, the website design parameters were determined based on detailed review of literature available. In addition, a new classification has been presented for websites. Finally, this paper indicates that the importance degrees of website design parameters are based on both website types and interaction among the design parameters. To illustrate the steps of the proposed algorithm, an application has been presented.","container-title":"Decision Support Systems","DOI":"10.1016/j.dss.2012.10.036","ISSN":"0167-9236","issue":"2","journalAbbreviation":"Decision Support Systems","language":"en","page":"1030-1043","source":"ScienceDirect","title":"Determining importance degrees of website design parameters based on interactions and types of websites","volume":"54","author":[{"family":"Cebi","given":"Selcuk"}],"issued":{"date-parts":[["2013",1,1]]}}}],"schema":"https://github.com/citation-style-language/schema/raw/master/csl-citation.json"} </w:instrText>
      </w:r>
      <w:r>
        <w:fldChar w:fldCharType="separate"/>
      </w:r>
      <w:r w:rsidRPr="00145823">
        <w:rPr>
          <w:rFonts w:ascii="Calibri" w:hAnsi="Calibri" w:cs="Calibri"/>
        </w:rPr>
        <w:t>(Cebi, 2013)</w:t>
      </w:r>
      <w:r>
        <w:fldChar w:fldCharType="end"/>
      </w:r>
    </w:p>
    <w:p w14:paraId="075781DC" w14:textId="227E7611" w:rsidR="00DC5BF3" w:rsidRDefault="009A1954">
      <w:r>
        <w:fldChar w:fldCharType="begin"/>
      </w:r>
      <w:r>
        <w:instrText xml:space="preserve"> ADDIN ZOTERO_ITEM CSL_CITATION {"citationID":"6qJ5qsrX","properties":{"formattedCitation":"(Gevorgyan and Porter, 2008)","plainCitation":"(Gevorgyan and Porter, 2008)","noteIndex":0},"citationItems":[{"id":76,"uris":["http://zotero.org/users/local/4ht2L956/items/IRL2X7ZS"],"uri":["http://zotero.org/users/local/4ht2L956/items/IRL2X7ZS"],"itemData":{"id":76,"type":"article-journal","abstract":"Using Geert Hofstede's cultural typology, this study examines whether internet users' cultural backgrounds influence how they perceived importance of specific web design features. A survey of American and Chinese college students reveals that the participants of the study prioritized those features of web design that best reflected their native cultural backgrounds. The results of the study indicate that incorporating cultural values into online communication should be an integral part of website promotion efforts.","container-title":"Journal of Website Promotion","DOI":"10.1080/15533610802052589","ISSN":"1553-3611","issue":"1-2","note":"publisher: Routledge\n_eprint: https://doi.org/10.1080/15533610802052589","page":"25-38","source":"Taylor and Francis+NEJM","title":"One Size Does Not Fit All: Culture and Perceived Importance of Web Design Features","title-short":"One Size Does Not Fit All","volume":"3","author":[{"family":"Gevorgyan","given":"Gennadi"},{"family":"Porter","given":"Lance V."}],"issued":{"date-parts":[["2008",5,28]]}}}],"schema":"https://github.com/citation-style-language/schema/raw/master/csl-citation.json"} </w:instrText>
      </w:r>
      <w:r>
        <w:fldChar w:fldCharType="separate"/>
      </w:r>
      <w:r w:rsidRPr="009A1954">
        <w:rPr>
          <w:rFonts w:ascii="Calibri" w:hAnsi="Calibri" w:cs="Calibri"/>
        </w:rPr>
        <w:t>(Gevorgyan and Porter, 2008)</w:t>
      </w:r>
      <w:r>
        <w:fldChar w:fldCharType="end"/>
      </w:r>
    </w:p>
    <w:p w14:paraId="688436D3" w14:textId="3C5559DA" w:rsidR="009A1954" w:rsidRDefault="00D27EAC">
      <w:r>
        <w:fldChar w:fldCharType="begin"/>
      </w:r>
      <w:r>
        <w:instrText xml:space="preserve"> ADDIN ZOTERO_ITEM CSL_CITATION {"citationID":"xPo431kK","properties":{"formattedCitation":"(Flavian, Gurrea and Or\\uc0\\u250{}s, 2009)","plainCitation":"(Flavian, Gurrea and Orús, 2009)","noteIndex":0},"citationItems":[{"id":79,"uris":["http://zotero.org/users/local/4ht2L956/items/H9AXZRN4"],"uri":["http://zotero.org/users/local/4ht2L956/items/H9AXZRN4"],"itemData":{"id":79,"type":"article-journal","container-title":"Journal of Systems and Information Technology","DOI":"10.1108/13287260910955129","ISSN":"1328-7265","issue":"2","journalAbbreviation":"J of Systems and Info Tech","language":"en","page":"168-184","source":"DOI.org (Crossref)","title":"Web design: a key factor for the website success","title-short":"Web design","volume":"11","author":[{"family":"Flavian","given":"Carlos"},{"family":"Gurrea","given":"Raquel"},{"family":"Orús","given":"Carlos"}],"issued":{"date-parts":[["2009",5]]}}}],"schema":"https://github.com/citation-style-language/schema/raw/master/csl-citation.json"} </w:instrText>
      </w:r>
      <w:r>
        <w:fldChar w:fldCharType="separate"/>
      </w:r>
      <w:r w:rsidRPr="00D27EAC">
        <w:rPr>
          <w:rFonts w:ascii="Calibri" w:hAnsi="Calibri" w:cs="Calibri"/>
          <w:szCs w:val="24"/>
        </w:rPr>
        <w:t>(Flavian, Gurrea and Orús, 2009)</w:t>
      </w:r>
      <w:r>
        <w:fldChar w:fldCharType="end"/>
      </w:r>
    </w:p>
    <w:p w14:paraId="3164DFA8" w14:textId="00EBA84D" w:rsidR="00D27EAC" w:rsidRDefault="00E81F14">
      <w:r>
        <w:fldChar w:fldCharType="begin"/>
      </w:r>
      <w:r>
        <w:instrText xml:space="preserve"> ADDIN ZOTERO_ITEM CSL_CITATION {"citationID":"tQwN5Wl1","properties":{"formattedCitation":"(United States and United States, 2006)","plainCitation":"(United States and United States, 2006)","noteIndex":0},"citationItems":[{"id":81,"uris":["http://zotero.org/users/local/4ht2L956/items/NSCNAK7I"],"uri":["http://zotero.org/users/local/4ht2L956/items/NSCNAK7I"],"itemData":{"id":81,"type":"book","call-number":"TK5105.888 .R47 2006","edition":"Version 2","event-place":"Washington, D.C","ISBN":"978-0-16-076270-3","language":"en","note":"OCLC: ocm71121173","number-of-pages":"267","publisher":"U.S. Dept. of Health and Human Services : U.S. General Services Administration","publisher-place":"Washington, D.C","source":"Library of Congress ISBN","title":"Research-based web design &amp; usability guidelines","editor":[{"family":"United States","given":""},{"family":"United States","given":""}],"issued":{"date-parts":[["2006"]]}}}],"schema":"https://github.com/citation-style-language/schema/raw/master/csl-citation.json"} </w:instrText>
      </w:r>
      <w:r>
        <w:fldChar w:fldCharType="separate"/>
      </w:r>
      <w:r w:rsidRPr="00E81F14">
        <w:rPr>
          <w:rFonts w:ascii="Calibri" w:hAnsi="Calibri" w:cs="Calibri"/>
        </w:rPr>
        <w:t>(United States and United States, 2006)</w:t>
      </w:r>
      <w:r>
        <w:fldChar w:fldCharType="end"/>
      </w:r>
    </w:p>
    <w:p w14:paraId="6BA446F2" w14:textId="27963183" w:rsidR="0039726D" w:rsidRDefault="00F85060">
      <w:r>
        <w:lastRenderedPageBreak/>
        <w:fldChar w:fldCharType="begin"/>
      </w:r>
      <w:r>
        <w:instrText xml:space="preserve"> ADDIN ZOTERO_ITEM CSL_CITATION {"citationID":"8PhLx5bB","properties":{"formattedCitation":"(Dringus, 1997)","plainCitation":"(Dringus, 1997)","noteIndex":0},"citationItems":[{"id":83,"uris":["http://zotero.org/users/local/4ht2L956/items/LC5ENHGH"],"uri":["http://zotero.org/users/local/4ht2L956/items/LC5ENHGH"],"itemData":{"id":83,"type":"article-journal","language":"en","page":"47","source":"Zotero","title":"EVALUATING WEB-BASED INSTRUCTION DESIGN","author":[{"family":"Dringus","given":"Professor"}],"issued":{"date-parts":[["1997"]]}}}],"schema":"https://github.com/citation-style-language/schema/raw/master/csl-citation.json"} </w:instrText>
      </w:r>
      <w:r>
        <w:fldChar w:fldCharType="separate"/>
      </w:r>
      <w:r w:rsidRPr="00F85060">
        <w:rPr>
          <w:rFonts w:ascii="Calibri" w:hAnsi="Calibri" w:cs="Calibri"/>
        </w:rPr>
        <w:t>(Dringus, 1997)</w:t>
      </w:r>
      <w:r>
        <w:fldChar w:fldCharType="end"/>
      </w:r>
    </w:p>
    <w:p w14:paraId="47F62703" w14:textId="76F3123E" w:rsidR="00CF47A0" w:rsidRDefault="00CF47A0">
      <w:r>
        <w:fldChar w:fldCharType="begin"/>
      </w:r>
      <w:r>
        <w:instrText xml:space="preserve"> ADDIN ZOTERO_ITEM CSL_CITATION {"citationID":"WWcT37qI","properties":{"formattedCitation":"(Letkowski, 2005)","plainCitation":"(Letkowski, 2005)","noteIndex":0},"citationItems":[{"id":85,"uris":["http://zotero.org/users/local/4ht2L956/items/5YYGENVN"],"uri":["http://zotero.org/users/local/4ht2L956/items/5YYGENVN"],"itemData":{"id":85,"type":"article-journal","abstract":"Most of the database textbooks, targeting database design and implementation for information systems curricula support the big database systems (Oracle, MS SQL Server, DB/2, etc.). With respect to the most important aspects of the database management: design and implementation; one should not ignore MySQL—the most widely used, open source, relational database management system developed in Sweden in 1995 and now owned by Oracle Corporation. This paper shows two database-design learning cases. The first one deals with a forward-engineering technique used to transform a data model into a physical database. The second case shows how to reverse-engineer an existing database into a data model. Both the cases utilize MySQL Workbench and MySQL Community Server. By contrast Microsoft Access can only reverse engineer a physical database into its relationship diagram.","language":"en","page":"16","source":"Zotero","title":"Doing database design with MsSQL","author":[{"family":"Letkowski","given":"Jerzy"}],"issued":{"date-parts":[["2005"]]}}}],"schema":"https://github.com/citation-style-language/schema/raw/master/csl-citation.json"} </w:instrText>
      </w:r>
      <w:r>
        <w:fldChar w:fldCharType="separate"/>
      </w:r>
      <w:r w:rsidRPr="00CF47A0">
        <w:rPr>
          <w:rFonts w:ascii="Calibri" w:hAnsi="Calibri" w:cs="Calibri"/>
        </w:rPr>
        <w:t>(Letkowski, 2005)</w:t>
      </w:r>
      <w:r>
        <w:fldChar w:fldCharType="end"/>
      </w:r>
    </w:p>
    <w:p w14:paraId="660FBE8C" w14:textId="2612227B" w:rsidR="00992E6B" w:rsidRDefault="00992E6B">
      <w:r>
        <w:fldChar w:fldCharType="begin"/>
      </w:r>
      <w:r>
        <w:instrText xml:space="preserve"> ADDIN ZOTERO_ITEM CSL_CITATION {"citationID":"4YVO4joY","properties":{"formattedCitation":"(Agrawal et al., 2004)","plainCitation":"(Agrawal et al., 2004)","noteIndex":0},"citationItems":[{"id":86,"uris":["http://zotero.org/users/local/4ht2L956/items/QL4VASM5"],"uri":["http://zotero.org/users/local/4ht2L956/items/QL4VASM5"],"itemData":{"id":86,"type":"paper-conference","abstract":"Database Tuning Advisor (DTA) is a physical database design tool that is part of Microsoft’s SQL Server 2005 relational database management system. Previously known as “Index","container-title":"In Proceedings of the VLDB 2004 Conference","source":"CiteSeer","title":"Database Tuning Advisor For Microsoft SQL Server 2005","author":[{"family":"Agrawal","given":"Sanjay"},{"family":"Marathe","given":"Arun"},{"family":"Chaudhuri","given":"Surajit"},{"family":"Narasayya","given":"Vivek"},{"family":"Kollar","given":"Lubor"},{"family":"Syamala","given":"Manoj"}],"issued":{"date-parts":[["2004"]]}}}],"schema":"https://github.com/citation-style-language/schema/raw/master/csl-citation.json"} </w:instrText>
      </w:r>
      <w:r>
        <w:fldChar w:fldCharType="separate"/>
      </w:r>
      <w:r w:rsidRPr="00992E6B">
        <w:rPr>
          <w:rFonts w:ascii="Calibri" w:hAnsi="Calibri" w:cs="Calibri"/>
        </w:rPr>
        <w:t>(Agrawal et al., 2004)</w:t>
      </w:r>
      <w:r>
        <w:fldChar w:fldCharType="end"/>
      </w:r>
    </w:p>
    <w:p w14:paraId="20C18348" w14:textId="600EFC5F" w:rsidR="008B42F3" w:rsidRDefault="008B42F3">
      <w:r>
        <w:fldChar w:fldCharType="begin"/>
      </w:r>
      <w:r>
        <w:instrText xml:space="preserve"> ADDIN ZOTERO_ITEM CSL_CITATION {"citationID":"gPCTjEK2","properties":{"formattedCitation":"(Weikum et al., n.d.)","plainCitation":"(Weikum et al., n.d.)","noteIndex":0},"citationItems":[{"id":89,"uris":["http://zotero.org/users/local/4ht2L956/items/QTT6QCDM"],"uri":["http://zotero.org/users/local/4ht2L956/items/QTT6QCDM"],"itemData":{"id":89,"type":"book","abstract":"Although today's computers provide huge amounts of main memory, the ever-increasing load of large data servers, imposed by resource-intensive decision-support queries and accesses to multimedia and other complex data, often leads to memory contention and may result in severe performance degradation. Therefore, careful tuning of memory mangement is crucial for heavy-load data servers. This paper gives an overview of self-tuning methods for a spectrum of memory management issues, ranging from  traditional caching to exploiting distributed memory in a server cluster and speculative prefetching in a Web-based system. The common, fundamental elements in these methods include on-line load tracking, near-future access prediction based on stochastic models and the available on-line statistics, and dynamic and automatic adjustment of control parameters in a feedback loop.  1 The Need for Memory Tuning  Although memory is relatively inexpensive and modern computer systems are amply equipped with...","source":"CiteSeer","title":"Data Engineering","author":[{"family":"Weikum","given":"Gerhard"},{"family":"Christian","given":"Arnd"},{"family":"Kraiss","given":"Achim"},{"family":"Sinnwell","given":"Markus"},{"family":"Chaudhuri","given":"Surajit"},{"family":"Chaudhuri","given":"Surajit"},{"family":"Christensen","given":"Eric"},{"family":"Graefe","given":"Goetz"},{"family":"Narasayya","given":"Vivek"},{"family":"Zwilling","given":"Michael"}]}}],"schema":"https://github.com/citation-style-language/schema/raw/master/csl-citation.json"} </w:instrText>
      </w:r>
      <w:r>
        <w:fldChar w:fldCharType="separate"/>
      </w:r>
      <w:r w:rsidRPr="008B42F3">
        <w:rPr>
          <w:rFonts w:ascii="Calibri" w:hAnsi="Calibri" w:cs="Calibri"/>
        </w:rPr>
        <w:t>(Weikum et al., n.d.)</w:t>
      </w:r>
      <w:r>
        <w:fldChar w:fldCharType="end"/>
      </w:r>
    </w:p>
    <w:p w14:paraId="39F4A8CC" w14:textId="58D35B70" w:rsidR="00A27A2A" w:rsidRDefault="00BF5C56">
      <w:r>
        <w:fldChar w:fldCharType="begin"/>
      </w:r>
      <w:r>
        <w:instrText xml:space="preserve"> ADDIN ZOTERO_ITEM CSL_CITATION {"citationID":"kCAuXcIR","properties":{"formattedCitation":"(Chaudhuri and Narasayya, 1997)","plainCitation":"(Chaudhuri and Narasayya, 1997)","noteIndex":0},"citationItems":[{"id":92,"uris":["http://zotero.org/users/local/4ht2L956/items/5629DXHF"],"uri":["http://zotero.org/users/local/4ht2L956/items/5629DXHF"],"itemData":{"id":92,"type":"paper-conference","abstract":"In this paper we describe novel techniques that make it possible to build an industrial-strength tool for automating the choice of indexes in the physical design of a SQL database. The tool takes as input a workload of SQL queries, and suggests a set of suitable indexes. We ensure that the indexes chosen are effective in reducing the cost of the workload by keeping the index selection tool and the query optimizer \"in step\". The number of index sets that must be evaluated to find the optimal configuration is very large. We reduce the complexity of this problem using three techniques. First, we remove a large number of spurious indexes from consideration by taking into account both query syntax and cost information. Second, we introduce optimizations that make it possible to cheaply evaluate the “goodness ” of an index set. Third, we describe an iterative approach to handle the complexity arising from multi-column indexes. The tool has been implemented on Microsoft SQL Server 7.0. We performed extensive experiments over a range of workloads, including TPC-D. The results indicate that the tool is efficient and its choices are close to optimal. 1.","container-title":"In Proc. 1997 Intl. Conf. on Very Large Data Bases","page":"146–155","source":"CiteSeer","title":"Efficient cost-driven index selection tool for microsoft sql server","author":[{"family":"Chaudhuri","given":"Surajit"},{"family":"Narasayya","given":"Vivek"}],"issued":{"date-parts":[["1997"]]}}}],"schema":"https://github.com/citation-style-language/schema/raw/master/csl-citation.json"} </w:instrText>
      </w:r>
      <w:r>
        <w:fldChar w:fldCharType="separate"/>
      </w:r>
      <w:r w:rsidRPr="00BF5C56">
        <w:rPr>
          <w:rFonts w:ascii="Calibri" w:hAnsi="Calibri" w:cs="Calibri"/>
        </w:rPr>
        <w:t>(Chaudhuri and Narasayya, 1997)</w:t>
      </w:r>
      <w:r>
        <w:fldChar w:fldCharType="end"/>
      </w:r>
    </w:p>
    <w:p w14:paraId="3F67B1AD" w14:textId="41AB2269" w:rsidR="00893E83" w:rsidRDefault="007D7284">
      <w:r>
        <w:fldChar w:fldCharType="begin"/>
      </w:r>
      <w:r>
        <w:instrText xml:space="preserve"> ADDIN ZOTERO_ITEM CSL_CITATION {"citationID":"zvAFc4es","properties":{"formattedCitation":"(Yarger et al., 1999)","plainCitation":"(Yarger et al., 1999)","noteIndex":0},"citationItems":[{"id":96,"uris":["http://zotero.org/users/local/4ht2L956/items/SQLP793K"],"uri":["http://zotero.org/users/local/4ht2L956/items/SQLP793K"],"itemData":{"id":96,"type":"book","abstract":"From the Book: This book teaches you how to use MySQL and mSQL, two popular, easy-to-use databases forLinux and UNIX systems that support key subsets of SQL. Anyone who knows basic C, Java, Perl,or Python can write a program to interact with a database, either as a stand-alone application orthrough a Web page. This book takes you through the whole process, from installation andconfiguration to programming interfaces and basic administration. Includes ample tutorial material.","edition":"1st","event-place":"USA","ISBN":"978-1-56592-434-5","number-of-pages":"487","publisher":"O'Reilly &amp; Associates, Inc.","publisher-place":"USA","source":"ACM Digital Library","title":"MySQL and mSQL","author":[{"family":"Yarger","given":"Randy Jay"},{"family":"Reese","given":"George"},{"family":"King","given":"Tim"},{"family":"Oram","given":"Andy"}],"issued":{"date-parts":[["1999"]]}}}],"schema":"https://github.com/citation-style-language/schema/raw/master/csl-citation.json"} </w:instrText>
      </w:r>
      <w:r>
        <w:fldChar w:fldCharType="separate"/>
      </w:r>
      <w:r w:rsidRPr="007D7284">
        <w:rPr>
          <w:rFonts w:ascii="Calibri" w:hAnsi="Calibri" w:cs="Calibri"/>
        </w:rPr>
        <w:t>(Yarger et al., 1999)</w:t>
      </w:r>
      <w:r>
        <w:fldChar w:fldCharType="end"/>
      </w:r>
    </w:p>
    <w:p w14:paraId="5D53E0B2" w14:textId="3F7C8359" w:rsidR="00222BE2" w:rsidRDefault="00222BE2">
      <w:r>
        <w:fldChar w:fldCharType="begin"/>
      </w:r>
      <w:r>
        <w:instrText xml:space="preserve"> ADDIN ZOTERO_ITEM CSL_CITATION {"citationID":"x9T16ZKW","properties":{"formattedCitation":"(Imieli\\uc0\\u324{}ski and Virmani, 1999)","plainCitation":"(Imieliński and Virmani, 1999)","noteIndex":0},"citationItems":[{"id":97,"uris":["http://zotero.org/users/local/4ht2L956/items/FMKH7G8W"],"uri":["http://zotero.org/users/local/4ht2L956/items/FMKH7G8W"],"itemData":{"id":97,"type":"article-journal","abstract":"The tremendous number of rules generated in the mining process makes it necessary for any good data mining system to provide for powerful query primitives to post-process the generated rulebase, as well as for performing selective, query based generation. In this paper, we present the design and compilation of MSQL, the rule query language developed as part of the Discovery Board system.","container-title":"Data Mining and Knowledge Discovery","DOI":"10.1023/A:1009816913055","ISSN":"1573-756X","issue":"4","journalAbbreviation":"Data Mining and Knowledge Discovery","language":"en","page":"373-408","source":"Springer Link","title":"MSQL: A Query Language for Database Mining","title-short":"MSQL","volume":"3","author":[{"family":"Imieliński","given":"Tomasz"},{"family":"Virmani","given":"Aashu"}],"issued":{"date-parts":[["1999",12,1]]}}}],"schema":"https://github.com/citation-style-language/schema/raw/master/csl-citation.json"} </w:instrText>
      </w:r>
      <w:r>
        <w:fldChar w:fldCharType="separate"/>
      </w:r>
      <w:r w:rsidRPr="00222BE2">
        <w:rPr>
          <w:rFonts w:ascii="Calibri" w:hAnsi="Calibri" w:cs="Calibri"/>
          <w:szCs w:val="24"/>
        </w:rPr>
        <w:t>(Imieliński and Virmani, 1999)</w:t>
      </w:r>
      <w:r>
        <w:fldChar w:fldCharType="end"/>
      </w:r>
    </w:p>
    <w:p w14:paraId="26C7D436" w14:textId="26548A83" w:rsidR="00222BE2" w:rsidRDefault="00786404">
      <w:r>
        <w:fldChar w:fldCharType="begin"/>
      </w:r>
      <w:r>
        <w:instrText xml:space="preserve"> ADDIN ZOTERO_ITEM CSL_CITATION {"citationID":"SFyXfVg9","properties":{"formattedCitation":"(Norman, 2006)","plainCitation":"(Norman, 2006)","noteIndex":0},"citationItems":[{"id":98,"uris":["http://zotero.org/users/local/4ht2L956/items/3XKIJ8YL"],"uri":["http://zotero.org/users/local/4ht2L956/items/3XKIJ8YL"],"itemData":{"id":98,"type":"book","abstract":"Databases are now an integral part of the internet and many web sites use databases in the background to control their content. MySQL is one of the most commonly used open source database management systems. Due to it’s bundling with PHP, MySQL has proved a popular choice for many sites as it enables a database driven, content managed website to be set up with little or no software costs. This book will show you how to design and use databases for the web using MySQL as a tool to learn SQL. Key Topics Installing and testing MySQL SQL basics, and using SQL to communicate with databases Database design techniques and concepts Using MySQL with PHP, Apache and Perl How to make other products communicate with MySQL Features and Benefits. Gives an insight into how databases work in relation to the web. Introduces general SQL techniques by means of MySQL. Explains the concepts behind a structured query language and how it can be used to communicate with databases. Provides an introduction to database design and how an efficiently designed database can improve the performance of MySQL.","ISBN":"978-1-85233-859-6","language":"en","note":"Google-Books-ID: ty8DCAAAQBAJ","number-of-pages":"213","publisher":"Springer Science &amp; Business Media","source":"Google Books","title":"Database Design Manual: using MySQL for Windows","title-short":"Database Design Manual","author":[{"family":"Norman","given":"Matthew"}],"issued":{"date-parts":[["2006",4,18]]}}}],"schema":"https://github.com/citation-style-language/schema/raw/master/csl-citation.json"} </w:instrText>
      </w:r>
      <w:r>
        <w:fldChar w:fldCharType="separate"/>
      </w:r>
      <w:r w:rsidRPr="00786404">
        <w:rPr>
          <w:rFonts w:ascii="Calibri" w:hAnsi="Calibri" w:cs="Calibri"/>
        </w:rPr>
        <w:t>(Norman, 2006)</w:t>
      </w:r>
      <w:r>
        <w:fldChar w:fldCharType="end"/>
      </w:r>
    </w:p>
    <w:p w14:paraId="14527C77" w14:textId="4C35CEB2" w:rsidR="00786404" w:rsidRDefault="006943BA">
      <w:r>
        <w:fldChar w:fldCharType="begin"/>
      </w:r>
      <w:r>
        <w:instrText xml:space="preserve"> ADDIN ZOTERO_ITEM CSL_CITATION {"citationID":"0DAKgY7E","properties":{"formattedCitation":"(Taral and Gite, 2014)","plainCitation":"(Taral and Gite, 2014)","noteIndex":0},"citationItems":[{"id":103,"uris":["http://zotero.org/users/local/4ht2L956/items/Q8XVI7HQ"],"uri":["http://zotero.org/users/local/4ht2L956/items/Q8XVI7HQ"],"itemData":{"id":103,"type":"article-journal","abstract":"Website security is a critical issue that needs to be considered in the web, in order to run your online business healthy and smoothly. It is very difficult situation when security of website is compromised when a brute force or other kind of attacker attacks on your web creation. It not only consume all your resources but create heavy log dumps on the server which causes your website stop working.","container-title":"International Journal of Computer Applications Technology and Research","DOI":"10.7753/IJCATR0312.1011","ISSN":"23198656","issue":"12","journalAbbreviation":"IJCATR","language":"en","page":"809-811","source":"DOI.org (Crossref)","title":"CMS Website Security Threat Protection Oriented Analyzer System","volume":"3","author":[{"family":"Taral","given":"Pritesh"},{"family":"Gite","given":"Balasaheb"}],"issued":{"date-parts":[["2014",12,1]]}}}],"schema":"https://github.com/citation-style-language/schema/raw/master/csl-citation.json"} </w:instrText>
      </w:r>
      <w:r>
        <w:fldChar w:fldCharType="separate"/>
      </w:r>
      <w:r w:rsidRPr="006943BA">
        <w:rPr>
          <w:rFonts w:ascii="Calibri" w:hAnsi="Calibri" w:cs="Calibri"/>
        </w:rPr>
        <w:t>(Taral and Gite, 2014)</w:t>
      </w:r>
      <w:r>
        <w:fldChar w:fldCharType="end"/>
      </w:r>
    </w:p>
    <w:p w14:paraId="47476A37" w14:textId="142E4F8D" w:rsidR="007754C1" w:rsidRDefault="00C33904">
      <w:r>
        <w:fldChar w:fldCharType="begin"/>
      </w:r>
      <w:r>
        <w:instrText xml:space="preserve"> ADDIN ZOTERO_ITEM CSL_CITATION {"citationID":"ASsLXOgj","properties":{"formattedCitation":"(Sucuri, 2019)","plainCitation":"(Sucuri, 2019)","noteIndex":0},"citationItems":[{"id":104,"uris":["http://zotero.org/users/local/4ht2L956/items/AAHI38KU"],"uri":["http://zotero.org/users/local/4ht2L956/items/AAHI38KU"],"itemData":{"id":104,"type":"webpage","abstract":"Website security is a top priority for any website owner or webmaster. Learn how to secure and protect your site from hackers with our in-depth guide.","container-title":"Sucuri","language":"en-US","note":"source: sucuri.net","title":"Website Security: How to Secure &amp; Protect Your Website","title-short":"Website Security","URL":"https://sucuri.net/guides/website-security/","author":[{"family":"Sucuri","given":""}],"accessed":{"date-parts":[["2020",7,21]]},"issued":{"date-parts":[["2019"]]}}}],"schema":"https://github.com/citation-style-language/schema/raw/master/csl-citation.json"} </w:instrText>
      </w:r>
      <w:r>
        <w:fldChar w:fldCharType="separate"/>
      </w:r>
      <w:r w:rsidRPr="00C33904">
        <w:rPr>
          <w:rFonts w:ascii="Calibri" w:hAnsi="Calibri" w:cs="Calibri"/>
        </w:rPr>
        <w:t>(Sucuri, 2019)</w:t>
      </w:r>
      <w:r>
        <w:fldChar w:fldCharType="end"/>
      </w:r>
    </w:p>
    <w:p w14:paraId="4FAE9B2E" w14:textId="0E103C6E" w:rsidR="00BD222B" w:rsidRDefault="00893D94">
      <w:r>
        <w:fldChar w:fldCharType="begin"/>
      </w:r>
      <w:r>
        <w:instrText xml:space="preserve"> ADDIN ZOTERO_ITEM CSL_CITATION {"citationID":"4XckH2Jx","properties":{"formattedCitation":"(Liang and Chen, 2009)","plainCitation":"(Liang and Chen, 2009)","noteIndex":0},"citationItems":[{"id":113,"uris":["http://zotero.org/users/local/4ht2L956/items/44DGXF8S"],"uri":["http://zotero.org/users/local/4ht2L956/items/44DGXF8S"],"itemData":{"id":113,"type":"article-journal","abstract":"One of the characteristics of online consumer behaviour is the low cost of searching for alternatives. Therefore, customer loyalty is harder to achieve in the online context than in the offline one. If a website has high information, system and service quality, customers may have greater willingness to maintain, deepen and broaden their relationship with a particular online service provider. This study develops and empirically tests a model examining the relations between website quality, customer satisfaction, customer trust and customer relationship length, depth and breadth with the online financial services. Using survey data from 656 online customers of a Taiwanese securities corporation, results indicate that website quality influences customer satisfaction and trust, except for the link between information quality and customer trust, and customer trust has a stronger impact on relationship depth and breadth than customer satisfaction. Integrating the results, this study concludes that website information quality is the most important factor in enhancing relationship length, while website system quality and service quality contribute a lot to relationship depth and breadth.","container-title":"Total Quality Management &amp; Business Excellence","DOI":"10.1080/14783360903181784","ISSN":"1478-3363","issue":"9","note":"publisher: Routledge\n_eprint: https://doi.org/10.1080/14783360903181784","page":"971-988","source":"Taylor and Francis+NEJM","title":"A study of the impacts of website quality on customer relationship performance","volume":"20","author":[{"family":"Liang","given":"Chiung-Ju"},{"family":"Chen","given":"Hui-Ju"}],"issued":{"date-parts":[["2009",9,1]]}}}],"schema":"https://github.com/citation-style-language/schema/raw/master/csl-citation.json"} </w:instrText>
      </w:r>
      <w:r>
        <w:fldChar w:fldCharType="separate"/>
      </w:r>
      <w:r w:rsidRPr="00893D94">
        <w:rPr>
          <w:rFonts w:ascii="Calibri" w:hAnsi="Calibri" w:cs="Calibri"/>
        </w:rPr>
        <w:t>(Liang and Chen, 2009)</w:t>
      </w:r>
      <w:r>
        <w:fldChar w:fldCharType="end"/>
      </w:r>
    </w:p>
    <w:p w14:paraId="1FEB057B" w14:textId="6C46E3DF" w:rsidR="00893D94" w:rsidRDefault="00893D94">
      <w:r>
        <w:fldChar w:fldCharType="begin"/>
      </w:r>
      <w:r>
        <w:instrText xml:space="preserve"> ADDIN ZOTERO_ITEM CSL_CITATION {"citationID":"QqH1B7nf","properties":{"formattedCitation":"(Antanas, 2019)","plainCitation":"(Antanas, 2019)","noteIndex":0},"citationItems":[{"id":110,"uris":["http://zotero.org/users/local/4ht2L956/items/NI5EL8UR"],"uri":["http://zotero.org/users/local/4ht2L956/items/NI5EL8UR"],"itemData":{"id":110,"type":"article-journal","abstract":"DOAJ is an online directory that indexes and provides access to quality open access, peer-reviewed journals.","container-title":"Organizacijų Vadyba: Sisteminiai Tyrimai","DOI":"10.1515/mosr-2019-0015","ISSN":"2335-8750","issue":"1","language":"en","note":"publisher: Sciendo","page":"87-96","source":"doaj.org","title":"Consumer Loyalty Interfaces with Website Quality","volume":"82","author":[{"family":"Antanas","given":"Ūsas"}],"issued":{"date-parts":[["2019",12,1]]}}}],"schema":"https://github.com/citation-style-language/schema/raw/master/csl-citation.json"} </w:instrText>
      </w:r>
      <w:r>
        <w:fldChar w:fldCharType="separate"/>
      </w:r>
      <w:r w:rsidRPr="00893D94">
        <w:rPr>
          <w:rFonts w:ascii="Calibri" w:hAnsi="Calibri" w:cs="Calibri"/>
        </w:rPr>
        <w:t>(Antanas, 2019)</w:t>
      </w:r>
      <w:r>
        <w:fldChar w:fldCharType="end"/>
      </w:r>
    </w:p>
    <w:p w14:paraId="76A0E0B6" w14:textId="36172D12" w:rsidR="00A119A6" w:rsidRDefault="00A119A6">
      <w:r>
        <w:fldChar w:fldCharType="begin"/>
      </w:r>
      <w:r>
        <w:instrText xml:space="preserve"> ADDIN ZOTERO_ITEM CSL_CITATION {"citationID":"POMRmwTv","properties":{"formattedCitation":"(Kassim and Abdullah, 2008)","plainCitation":"(Kassim and Abdullah, 2008)","noteIndex":0},"citationItems":[{"id":115,"uris":["http://zotero.org/users/local/4ht2L956/items/HK7VAG6K"],"uri":["http://zotero.org/users/local/4ht2L956/items/HK7VAG6K"],"itemData":{"id":115,"type":"article-journal","abstract":"The aim of this paper is to investigate the impact of individual dimensions of perceived service quality on customer satisfaction, trust and loyalty in e‐commerce settings. Empirical results indicate that the perceived service quality has positive direct effects on both customer satisfaction and trust. The results also show that customer satisfaction appears to have a positive direct effect on trust, while both customer satisfaction and trust have direct positive effects on loyalty through word‐of‐mouth and intention. Thus, both satisfaction and trust play an imperative role in creating customer loyalty as suggested by many authors. Some theoretical and managerial implications and suggestions for future research are also provided.","container-title":"Electronic Markets","DOI":"10.1080/10196780802265843","ISSN":"1019-6781","issue":"3","note":"publisher: Routledge\n_eprint: https://www.tandfonline.com/doi/pdf/10.1080/10196780802265843","page":"275-290","source":"Taylor and Francis+NEJM","title":"Customer Loyalty in e‐Commerce Settings: An Empirical Study","title-short":"Customer Loyalty in e‐Commerce Settings","volume":"18","author":[{"family":"Kassim","given":"Norizan M."},{"family":"Abdullah","given":"Nor Asiah"}],"issued":{"date-parts":[["2008",8,1]]}}}],"schema":"https://github.com/citation-style-language/schema/raw/master/csl-citation.json"} </w:instrText>
      </w:r>
      <w:r>
        <w:fldChar w:fldCharType="separate"/>
      </w:r>
      <w:r w:rsidRPr="00A119A6">
        <w:rPr>
          <w:rFonts w:ascii="Calibri" w:hAnsi="Calibri" w:cs="Calibri"/>
        </w:rPr>
        <w:t>(Kassim and Abdullah, 2008)</w:t>
      </w:r>
      <w:r>
        <w:fldChar w:fldCharType="end"/>
      </w:r>
    </w:p>
    <w:p w14:paraId="3228D0B3" w14:textId="6758B9F5" w:rsidR="00DE7448" w:rsidRDefault="004840FC">
      <w:r>
        <w:fldChar w:fldCharType="begin"/>
      </w:r>
      <w:r>
        <w:instrText xml:space="preserve"> ADDIN ZOTERO_ITEM CSL_CITATION {"citationID":"pHjrpCec","properties":{"formattedCitation":"(Kuan, Bock and Vathanophas, 2008)","plainCitation":"(Kuan, Bock and Vathanophas, 2008)","noteIndex":0},"citationItems":[{"id":117,"uris":["http://zotero.org/users/local/4ht2L956/items/2BEMAFXT"],"uri":["http://zotero.org/users/local/4ht2L956/items/2BEMAFXT"],"itemData":{"id":117,"type":"article-journal","abstract":"To succeed in the highly competitive e-commerce environment, it is vital to understand the impact of website quality in enhancing customer conversion and retention. Although numerous contingent website attributes have been identified in the extant website quality studies, there is no unified framework to classify these attributes and no comparison done between customer conversion and retention according to the different website quality attributes and their varying impact. This study adopts the model of Information Systems (IS) success by DeLone and McLean to provide a parsimonious and unified view of website quality, and compares the impact of website quality on intention of initial purchase with that on intention of continued purchase. With the proposed framework, we seek to understand how a company can increase customer conversion and/or retention. Our findings demonstrate the strength of our framework in explaining the impact of website quality on intention to purchase on the Web, and that website quality constructs exert different impact on intention of initial purchase and intention of continued purchase. The results suggest that an online company should focus on system quality to increase customer conversion, and on service quality for customer retention.","container-title":"Behaviour &amp; Information Technology","DOI":"10.1080/01449290600801959","ISSN":"0144-929X","issue":"1","note":"publisher: Taylor &amp; Francis\n_eprint: https://doi.org/10.1080/01449290600801959","page":"3-16","source":"Taylor and Francis+NEJM","title":"Comparing the effects of website quality on customer initial purchase and continued purchase at e-commerce websites","volume":"27","author":[{"family":"Kuan","given":"Huei-Huang"},{"family":"Bock","given":"Gee-Woo"},{"family":"Vathanophas","given":"Vichita"}],"issued":{"date-parts":[["2008",1,1]]}}}],"schema":"https://github.com/citation-style-language/schema/raw/master/csl-citation.json"} </w:instrText>
      </w:r>
      <w:r>
        <w:fldChar w:fldCharType="separate"/>
      </w:r>
      <w:r w:rsidRPr="004840FC">
        <w:rPr>
          <w:rFonts w:ascii="Calibri" w:hAnsi="Calibri" w:cs="Calibri"/>
        </w:rPr>
        <w:t>(Kuan, Bock and Vathanophas, 2008)</w:t>
      </w:r>
      <w:r>
        <w:fldChar w:fldCharType="end"/>
      </w:r>
    </w:p>
    <w:p w14:paraId="51E2E59D" w14:textId="21480656" w:rsidR="00A70E97" w:rsidRDefault="00A70E97">
      <w:r>
        <w:fldChar w:fldCharType="begin"/>
      </w:r>
      <w:r>
        <w:instrText xml:space="preserve"> ADDIN ZOTERO_ITEM CSL_CITATION {"citationID":"zTI3gOGD","properties":{"formattedCitation":"(Kothari, 1990)","plainCitation":"(Kothari, 1990)","noteIndex":0},"citationItems":[{"id":120,"uris":["http://zotero.org/users/local/4ht2L956/items/UDKZH3FL"],"uri":["http://zotero.org/users/local/4ht2L956/items/UDKZH3FL"],"itemData":{"id":120,"type":"article-journal","container-title":"New Age International (P) Ltd., Publishers Published by New Age International (P) Ltd., Publishers","title":"Research Methodology C R Kothari","URL":"http://dl.saintgits.org/xmlui/bitstream/handle/123456789/1133/Research%20Methodology%20C%20R%20Kothari%20%28Eng%29%201.81%20MB.pdf?sequence=1&amp;isAllowed=y","author":[{"family":"Kothari","given":"CR"}],"issued":{"date-parts":[["1990",5]]}}}],"schema":"https://github.com/citation-style-language/schema/raw/master/csl-citation.json"} </w:instrText>
      </w:r>
      <w:r>
        <w:fldChar w:fldCharType="separate"/>
      </w:r>
      <w:r w:rsidRPr="00A70E97">
        <w:rPr>
          <w:rFonts w:ascii="Calibri" w:hAnsi="Calibri" w:cs="Calibri"/>
        </w:rPr>
        <w:t>(Kothari, 1990)</w:t>
      </w:r>
      <w:r>
        <w:fldChar w:fldCharType="end"/>
      </w:r>
    </w:p>
    <w:p w14:paraId="6327DCFE" w14:textId="1560CB9A" w:rsidR="00A70E97" w:rsidRDefault="00E1068F">
      <w:r>
        <w:fldChar w:fldCharType="begin"/>
      </w:r>
      <w:r>
        <w:instrText xml:space="preserve"> ADDIN ZOTERO_ITEM CSL_CITATION {"citationID":"ITIjnG5R","properties":{"formattedCitation":"(Mackey and Gass, 2015)","plainCitation":"(Mackey and Gass, 2015)","noteIndex":0},"citationItems":[{"id":121,"uris":["http://zotero.org/users/local/4ht2L956/items/W39625W5"],"uri":["http://zotero.org/users/local/4ht2L956/items/W39625W5"],"itemData":{"id":121,"type":"book","abstract":"In this second edition of the best-selling Second Language Research, Alison Mackey and Sue Gass continue to guide students step-by-step through conducting the second language research process with a clear and comprehensive overview of the core issues in second language research. Supported by a wealth of data examples from actual studies, the book examines questions of what is meant by research and what defines good research questions, covering such topics as basic research principles and data collection methods, designing a quantitative research study, and concluding and reporting research findings. The second edition includes a new chapter on mixed-methods, new \"time to think\" and \"time to do\" text boxes throughout, and updates to reflect the latest research and literature. Supplementary materials, including an extensive glossary and appendices of forms and documents that students can use in conducting their own studies, serve as useful reference tools, with suggestions on how to get research published reemphasizing the book’s practical how-to approach. Second Language Research, Second Edition is the ideal resource for understanding the second language research process for graduate students in Second Language Acquisition and Applied Linguistics.","ISBN":"978-1-317-61265-0","language":"en","number-of-pages":"453","publisher":"Routledge","source":"Google Books","title":"Second Language Research: Methodology and Design","title-short":"Second Language Research","author":[{"family":"Mackey","given":"Alison"},{"family":"Gass","given":"Susan M."}],"issued":{"date-parts":[["2015",7,24]]}}}],"schema":"https://github.com/citation-style-language/schema/raw/master/csl-citation.json"} </w:instrText>
      </w:r>
      <w:r>
        <w:fldChar w:fldCharType="separate"/>
      </w:r>
      <w:r w:rsidRPr="00E1068F">
        <w:rPr>
          <w:rFonts w:ascii="Calibri" w:hAnsi="Calibri" w:cs="Calibri"/>
        </w:rPr>
        <w:t>(Mackey and Gass, 2015)</w:t>
      </w:r>
      <w:r>
        <w:fldChar w:fldCharType="end"/>
      </w:r>
    </w:p>
    <w:p w14:paraId="3D6F8E97" w14:textId="3D0FA0DE" w:rsidR="00F54884" w:rsidRDefault="00F54884">
      <w:r>
        <w:fldChar w:fldCharType="begin"/>
      </w:r>
      <w:r>
        <w:instrText xml:space="preserve"> ADDIN ZOTERO_ITEM CSL_CITATION {"citationID":"KVGpd2kV","properties":{"formattedCitation":"(Groves et al., 2011)","plainCitation":"(Groves et al., 2011)","noteIndex":0},"citationItems":[{"id":123,"uris":["http://zotero.org/users/local/4ht2L956/items/45WPPKU7"],"uri":["http://zotero.org/users/local/4ht2L956/items/45WPPKU7"],"itemData":{"id":123,"type":"book","abstract":"Praise for the First Edition: \"The book makes a valuable contribution by synthesizing current research and identifying areas for future investigation for each aspect of the survey process.\" —Journal of the American Statistical Association \"Overall, the high quality of the text material is matched by the quality of writing . . .\" —Public Opinion Quarterly \". . . it should find an audience everywhere surveys are being conducted.\" —Technometrics This new edition of Survey Methodology continues to provide a state-of-the-science presentation of essential survey methodology topics and techniques. The volume's six world-renowned authors have updated this Second Edition to present newly emerging approaches to survey research and provide more comprehensive coverage of the major considerations in designing and conducting a sample survey. Key topics in survey methodology are clearly explained in the book's chapters, with coverage including sampling frame evaluation, sample design, development of questionnaires, evaluation of questions, alternative modes of data collection, interviewing, nonresponse, post-collection processing of survey data, and practices for maintaining scientific integrity. Acknowledging the growing advances in research and technology, the Second Edition features:  Updated explanations of sampling frame issues for mobile telephone and web surveys  New scientific insight on the relationship between nonresponse rates and nonresponse errors   Restructured discussion of ethical issues in survey research, emphasizing the growing research results on privacy, informed consent, and confidentiality issues   The latest research findings on effective questionnaire development techniques   The addition of 50% more exercises at the end of each chapter, illustrating basic principles of survey design   An expanded FAQ chapter that addresses the concerns that accompany newly established methods   Providing valuable and informative perspectives on the most modern methods in the field, Survey Methodology, Second Edition is an ideal book for survey research courses at the upper-undergraduate and graduate levels. It is also an indispensable reference for practicing survey methodologists and any professional who employs survey research methods.","ISBN":"978-1-118-21134-2","language":"en","note":"Google-Books-ID: ctow8zWdyFgC","number-of-pages":"487","publisher":"John Wiley &amp; Sons","source":"Google Books","title":"Survey Methodology","author":[{"family":"Groves","given":"Robert M."},{"family":"Jr","given":"Floyd J. Fowler"},{"family":"Couper","given":"Mick P."},{"family":"Lepkowski","given":"James M."},{"family":"Singer","given":"Eleanor"},{"family":"Tourangeau","given":"Roger"}],"issued":{"date-parts":[["2011",9,20]]}}}],"schema":"https://github.com/citation-style-language/schema/raw/master/csl-citation.json"} </w:instrText>
      </w:r>
      <w:r>
        <w:fldChar w:fldCharType="separate"/>
      </w:r>
      <w:r w:rsidRPr="00F54884">
        <w:rPr>
          <w:rFonts w:ascii="Calibri" w:hAnsi="Calibri" w:cs="Calibri"/>
        </w:rPr>
        <w:t>(Groves et al., 2011)</w:t>
      </w:r>
      <w:r>
        <w:fldChar w:fldCharType="end"/>
      </w:r>
    </w:p>
    <w:p w14:paraId="1B9B30DA" w14:textId="332C7189" w:rsidR="00187A7F" w:rsidRDefault="00203B63">
      <w:r>
        <w:fldChar w:fldCharType="begin"/>
      </w:r>
      <w:r>
        <w:instrText xml:space="preserve"> ADDIN ZOTERO_ITEM CSL_CITATION {"citationID":"0IzExtho","properties":{"formattedCitation":"(McKeown and Thomas, 2013)","plainCitation":"(McKeown and Thomas, 2013)","noteIndex":0},"citationItems":[{"id":125,"uris":["http://zotero.org/users/local/4ht2L956/items/3UH59XWJ"],"uri":["http://zotero.org/users/local/4ht2L956/items/3UH59XWJ"],"itemData":{"id":125,"type":"book","abstract":"Direct, well-organized, and easy to follow, Q Methodology, Second Edition, by Bruce McKeown and Dan B. Thomas, reviews the philosophical foundations of subjective communicability (concourse theory), operant subjectivity, and quantum-theoretical aspects of Q as relevant to the social and behavioral sciences. The authors discuss data-gathering techniques (communication concourses, Q samples, and Q sorting), statistical techniques (correlation and factor analysis and the important calculation of factor scores), and strategies for conducting small person-sample research along Q methodological lines.","ISBN":"978-1-4833-1188-3","language":"en","note":"Google-Books-ID: xzl1AwAAQBAJ","number-of-pages":"121","publisher":"SAGE Publications","source":"Google Books","title":"Q Methodology","author":[{"family":"McKeown","given":"Bruce"},{"family":"Thomas","given":"Dan B."}],"issued":{"date-parts":[["2013",6,11]]}}}],"schema":"https://github.com/citation-style-language/schema/raw/master/csl-citation.json"} </w:instrText>
      </w:r>
      <w:r>
        <w:fldChar w:fldCharType="separate"/>
      </w:r>
      <w:r w:rsidRPr="00203B63">
        <w:rPr>
          <w:rFonts w:ascii="Calibri" w:hAnsi="Calibri" w:cs="Calibri"/>
        </w:rPr>
        <w:t>(McKeown and Thomas, 2013)</w:t>
      </w:r>
      <w:r>
        <w:fldChar w:fldCharType="end"/>
      </w:r>
    </w:p>
    <w:p w14:paraId="4B0C585B" w14:textId="73493991" w:rsidR="00527602" w:rsidRDefault="00C7032C">
      <w:r>
        <w:fldChar w:fldCharType="begin"/>
      </w:r>
      <w:r>
        <w:instrText xml:space="preserve"> ADDIN ZOTERO_ITEM CSL_CITATION {"citationID":"1IKE3anA","properties":{"formattedCitation":"(Stone et al., 2005)","plainCitation":"(Stone et al., 2005)","noteIndex":0},"citationItems":[{"id":130,"uris":["http://zotero.org/users/local/4ht2L956/items/PD3897Y3"],"uri":["http://zotero.org/users/local/4ht2L956/items/PD3897Y3"],"itemData":{"id":130,"type":"book","abstract":"User Interface Design and Evaluation provides an overview of the user-centered design field. It illustrates the benefits of a user-centered approach to the design of software, computer systems, and websites. The book provides clear and practical discussions of requirements gathering, developing interaction design from user requirements, and user interface evaluation. The book's coverage includes established HCI topics—for example, visibility, affordance, feedback, metaphors, mental models, and the like—combined with practical guidelines for contemporary designs and current trends, which makes for a winning combination. It provides a clear presentation of ideas, illustrations of concepts, using real-world applications. This book will help readers develop all the skills necessary for iterative user-centered design, and provides a firm foundation for user interface design and evaluation on which to build. It is ideal for seasoned professionals in user interface design and usability engineering (looking for new tools with which to expand their knowledge); new people who enter the HCI field with no prior educational experience; and software developers, web application developers, and information appliance designers who need to know more about interaction design and evaluation.Co-published by the Open University, UK.Covers the design of graphical user interfaces, web sites, and interfaces for embedded systems.Full color production, with activities, projects, hundreds of illustrations, and industrial applications.","ISBN":"978-0-08-052032-2","language":"en","note":"Google-Books-ID: VvSoyqPBPbMC","number-of-pages":"699","publisher":"Elsevier","source":"Google Books","title":"User Interface Design and Evaluation","author":[{"family":"Stone","given":"Debbie"},{"family":"Jarrett","given":"Caroline"},{"family":"Woodroffe","given":"Mark"},{"family":"Minocha","given":"Shailey"}],"issued":{"date-parts":[["2005",4,29]]}}}],"schema":"https://github.com/citation-style-language/schema/raw/master/csl-citation.json"} </w:instrText>
      </w:r>
      <w:r>
        <w:fldChar w:fldCharType="separate"/>
      </w:r>
      <w:r w:rsidRPr="00C7032C">
        <w:rPr>
          <w:rFonts w:ascii="Calibri" w:hAnsi="Calibri" w:cs="Calibri"/>
        </w:rPr>
        <w:t>(Stone et al., 2005)</w:t>
      </w:r>
      <w:r>
        <w:fldChar w:fldCharType="end"/>
      </w:r>
    </w:p>
    <w:p w14:paraId="5B32678F" w14:textId="3CF47D99" w:rsidR="00675E8F" w:rsidRDefault="00675E8F">
      <w:r>
        <w:fldChar w:fldCharType="begin"/>
      </w:r>
      <w:r>
        <w:instrText xml:space="preserve"> ADDIN ZOTERO_ITEM CSL_CITATION {"citationID":"DWPp9e84","properties":{"formattedCitation":"(Galitz, 2007)","plainCitation":"(Galitz, 2007)","noteIndex":0},"citationItems":[{"id":132,"uris":["http://zotero.org/users/local/4ht2L956/items/Q84KKPAL"],"uri":["http://zotero.org/users/local/4ht2L956/items/Q84KKPAL"],"itemData":{"id":132,"type":"book","abstract":"Bringing together the results of more than 300 new design studies, an understanding of people, knowledge of hardware and software capabilities, and the author’s practical experience gained from 45 years of work with display-based systems, this book addresses interface and screen design from the user’s perspective. You will learn how to create an effective design methodology, design and organize screens and Web pages that encourage efficient comprehension and execution, and create screen icons and graphics that make displays easier and more comfortable to use.","ISBN":"978-0-470-14622-4","language":"en","note":"Google-Books-ID: Q3Xp_Awu49sC","number-of-pages":"888","publisher":"John Wiley &amp; Sons","source":"Google Books","title":"The Essential Guide to User Interface Design: An Introduction to GUI Design Principles and Techniques","title-short":"The Essential Guide to User Interface Design","author":[{"family":"Galitz","given":"Wilbert O."}],"issued":{"date-parts":[["2007",4,10]]}}}],"schema":"https://github.com/citation-style-language/schema/raw/master/csl-citation.json"} </w:instrText>
      </w:r>
      <w:r>
        <w:fldChar w:fldCharType="separate"/>
      </w:r>
      <w:r w:rsidRPr="00675E8F">
        <w:rPr>
          <w:rFonts w:ascii="Calibri" w:hAnsi="Calibri" w:cs="Calibri"/>
        </w:rPr>
        <w:t>(Galitz, 2007)</w:t>
      </w:r>
      <w:r>
        <w:fldChar w:fldCharType="end"/>
      </w:r>
    </w:p>
    <w:p w14:paraId="0A833452" w14:textId="0F4135FB" w:rsidR="00E45C9E" w:rsidRDefault="00E45C9E">
      <w:r>
        <w:fldChar w:fldCharType="begin"/>
      </w:r>
      <w:r>
        <w:instrText xml:space="preserve"> ADDIN ZOTERO_ITEM CSL_CITATION {"citationID":"1FldxqvW","properties":{"formattedCitation":"(Al-Masree, 2015)","plainCitation":"(Al-Masree, 2015)","noteIndex":0},"citationItems":[{"id":135,"uris":["http://zotero.org/users/local/4ht2L956/items/PFLNE7J4"],"uri":["http://zotero.org/users/local/4ht2L956/items/PFLNE7J4"],"itemData":{"id":135,"type":"article-journal","container-title":"International Journal of Database Theory and Application","DOI":"10.14257/ijdta.2015.8.3.02","ISSN":"20054270, 20054270","issue":"3","journalAbbreviation":"IJDTA","language":"en","page":"15-26","source":"DOI.org (Crossref)","title":"Extracting Entity Relationship Diagram (ERD) From Relational Database Schem","volume":"8","author":[{"family":"Al-Masree","given":"Hala Khaled"}],"issued":{"date-parts":[["2015",6,30]]}}}],"schema":"https://github.com/citation-style-language/schema/raw/master/csl-citation.json"} </w:instrText>
      </w:r>
      <w:r>
        <w:fldChar w:fldCharType="separate"/>
      </w:r>
      <w:r w:rsidRPr="00E45C9E">
        <w:rPr>
          <w:rFonts w:ascii="Calibri" w:hAnsi="Calibri" w:cs="Calibri"/>
        </w:rPr>
        <w:t>(Al-Masree, 2015)</w:t>
      </w:r>
      <w:r>
        <w:fldChar w:fldCharType="end"/>
      </w:r>
    </w:p>
    <w:p w14:paraId="773A0790" w14:textId="77777777" w:rsidR="00E45C9E" w:rsidRDefault="00D10CA8" w:rsidP="00E45C9E">
      <w:pPr>
        <w:pStyle w:val="Bibliography"/>
      </w:pPr>
      <w:r>
        <w:fldChar w:fldCharType="begin"/>
      </w:r>
      <w:r>
        <w:instrText xml:space="preserve"> ADDIN ZOTERO_BIBL {"uncited":[],"omitted":[],"custom":[]} CSL_BIBLIOGRAPHY </w:instrText>
      </w:r>
      <w:r>
        <w:fldChar w:fldCharType="separate"/>
      </w:r>
      <w:r w:rsidR="00E45C9E">
        <w:rPr>
          <w:smallCaps/>
        </w:rPr>
        <w:t>Agrawal</w:t>
      </w:r>
      <w:r w:rsidR="00E45C9E">
        <w:t xml:space="preserve">, </w:t>
      </w:r>
      <w:r w:rsidR="00E45C9E">
        <w:rPr>
          <w:smallCaps/>
        </w:rPr>
        <w:t>S.</w:t>
      </w:r>
      <w:r w:rsidR="00E45C9E">
        <w:t xml:space="preserve"> et al. (2004) Database Tuning Advisor For Microsoft SQL Server 2005. In: </w:t>
      </w:r>
      <w:r w:rsidR="00E45C9E">
        <w:rPr>
          <w:i/>
          <w:iCs/>
        </w:rPr>
        <w:t>In Proceedings of the VLDB 2004 Conference</w:t>
      </w:r>
      <w:r w:rsidR="00E45C9E">
        <w:t>.</w:t>
      </w:r>
    </w:p>
    <w:p w14:paraId="08410A3D" w14:textId="77777777" w:rsidR="00E45C9E" w:rsidRDefault="00E45C9E" w:rsidP="00E45C9E">
      <w:pPr>
        <w:pStyle w:val="Bibliography"/>
      </w:pPr>
      <w:r>
        <w:rPr>
          <w:smallCaps/>
        </w:rPr>
        <w:t>Alghamdi</w:t>
      </w:r>
      <w:r>
        <w:t xml:space="preserve">, </w:t>
      </w:r>
      <w:r>
        <w:rPr>
          <w:smallCaps/>
        </w:rPr>
        <w:t>A.</w:t>
      </w:r>
      <w:r>
        <w:t xml:space="preserve"> (2012) Adopting User-Centred Development For Arabic E-commerce Websites. </w:t>
      </w:r>
      <w:r>
        <w:rPr>
          <w:i/>
          <w:iCs/>
        </w:rPr>
        <w:t>International journal of Web &amp; Semantic Technology</w:t>
      </w:r>
      <w:r>
        <w:t>, 3(2), pp. 1–17.</w:t>
      </w:r>
    </w:p>
    <w:p w14:paraId="4232816E" w14:textId="77777777" w:rsidR="00E45C9E" w:rsidRDefault="00E45C9E" w:rsidP="00E45C9E">
      <w:pPr>
        <w:pStyle w:val="Bibliography"/>
      </w:pPr>
      <w:r>
        <w:rPr>
          <w:smallCaps/>
        </w:rPr>
        <w:t>Al-Masree</w:t>
      </w:r>
      <w:r>
        <w:t xml:space="preserve">, </w:t>
      </w:r>
      <w:r>
        <w:rPr>
          <w:smallCaps/>
        </w:rPr>
        <w:t>H.K.</w:t>
      </w:r>
      <w:r>
        <w:t xml:space="preserve"> (2015) Extracting Entity Relationship Diagram (ERD) From Relational Database Schem. </w:t>
      </w:r>
      <w:r>
        <w:rPr>
          <w:i/>
          <w:iCs/>
        </w:rPr>
        <w:t>International Journal of Database Theory and Application</w:t>
      </w:r>
      <w:r>
        <w:t>, 8(3), pp. 15–26.</w:t>
      </w:r>
    </w:p>
    <w:p w14:paraId="269C2670" w14:textId="77777777" w:rsidR="00E45C9E" w:rsidRDefault="00E45C9E" w:rsidP="00E45C9E">
      <w:pPr>
        <w:pStyle w:val="Bibliography"/>
      </w:pPr>
      <w:r>
        <w:rPr>
          <w:smallCaps/>
        </w:rPr>
        <w:t>Antanas</w:t>
      </w:r>
      <w:r>
        <w:t xml:space="preserve">, </w:t>
      </w:r>
      <w:r>
        <w:rPr>
          <w:smallCaps/>
        </w:rPr>
        <w:t>Ū.</w:t>
      </w:r>
      <w:r>
        <w:t xml:space="preserve"> (2019) Consumer Loyalty Interfaces with Website Quality. </w:t>
      </w:r>
      <w:r>
        <w:rPr>
          <w:i/>
          <w:iCs/>
        </w:rPr>
        <w:t>Organizacijų Vadyba: Sisteminiai Tyrimai</w:t>
      </w:r>
      <w:r>
        <w:t>, 82(1), pp. 87–96.</w:t>
      </w:r>
    </w:p>
    <w:p w14:paraId="4F7B697C" w14:textId="77777777" w:rsidR="00E45C9E" w:rsidRDefault="00E45C9E" w:rsidP="00E45C9E">
      <w:pPr>
        <w:pStyle w:val="Bibliography"/>
      </w:pPr>
      <w:r>
        <w:rPr>
          <w:smallCaps/>
        </w:rPr>
        <w:t>Bennett</w:t>
      </w:r>
      <w:r>
        <w:t xml:space="preserve">, </w:t>
      </w:r>
      <w:r>
        <w:rPr>
          <w:smallCaps/>
        </w:rPr>
        <w:t>T.</w:t>
      </w:r>
      <w:r>
        <w:t xml:space="preserve"> (2017) Marketing Strategies: How Small Restaurant Businesses use Social Media. </w:t>
      </w:r>
      <w:r>
        <w:rPr>
          <w:i/>
          <w:iCs/>
        </w:rPr>
        <w:t>Walden Dissertations and Doctoral Studies</w:t>
      </w:r>
      <w:r>
        <w:t>, [Online] Available from: https://scholarworks.waldenu.edu/dissertations/3429.</w:t>
      </w:r>
    </w:p>
    <w:p w14:paraId="4C8A88DF" w14:textId="77777777" w:rsidR="00E45C9E" w:rsidRDefault="00E45C9E" w:rsidP="00E45C9E">
      <w:pPr>
        <w:pStyle w:val="Bibliography"/>
      </w:pPr>
      <w:r>
        <w:rPr>
          <w:smallCaps/>
        </w:rPr>
        <w:lastRenderedPageBreak/>
        <w:t>Berardi</w:t>
      </w:r>
      <w:r>
        <w:t xml:space="preserve">, </w:t>
      </w:r>
      <w:r>
        <w:rPr>
          <w:smallCaps/>
        </w:rPr>
        <w:t>N.</w:t>
      </w:r>
      <w:r>
        <w:t xml:space="preserve">, </w:t>
      </w:r>
      <w:r>
        <w:rPr>
          <w:smallCaps/>
        </w:rPr>
        <w:t>Katawazi</w:t>
      </w:r>
      <w:r>
        <w:t xml:space="preserve">, </w:t>
      </w:r>
      <w:r>
        <w:rPr>
          <w:smallCaps/>
        </w:rPr>
        <w:t>A.</w:t>
      </w:r>
      <w:r>
        <w:t xml:space="preserve"> and </w:t>
      </w:r>
      <w:r>
        <w:rPr>
          <w:smallCaps/>
        </w:rPr>
        <w:t>Bellinaso</w:t>
      </w:r>
      <w:r>
        <w:t xml:space="preserve">, </w:t>
      </w:r>
      <w:r>
        <w:rPr>
          <w:smallCaps/>
        </w:rPr>
        <w:t>M.</w:t>
      </w:r>
      <w:r>
        <w:t xml:space="preserve"> (2009) </w:t>
      </w:r>
      <w:r>
        <w:rPr>
          <w:i/>
          <w:iCs/>
        </w:rPr>
        <w:t>ASP.NET MVC 1.0 Website Programming: Problem - Design - Solution</w:t>
      </w:r>
      <w:r>
        <w:t>. John Wiley &amp; Sons.</w:t>
      </w:r>
    </w:p>
    <w:p w14:paraId="79B1B025" w14:textId="77777777" w:rsidR="00E45C9E" w:rsidRDefault="00E45C9E" w:rsidP="00E45C9E">
      <w:pPr>
        <w:pStyle w:val="Bibliography"/>
      </w:pPr>
      <w:r>
        <w:rPr>
          <w:smallCaps/>
        </w:rPr>
        <w:t>Bifet</w:t>
      </w:r>
      <w:r>
        <w:t xml:space="preserve">, </w:t>
      </w:r>
      <w:r>
        <w:rPr>
          <w:smallCaps/>
        </w:rPr>
        <w:t>A.</w:t>
      </w:r>
      <w:r>
        <w:t xml:space="preserve"> et al. (2011) MOA: A Real-Time Analytics Open Source Framework. In: </w:t>
      </w:r>
      <w:r>
        <w:rPr>
          <w:smallCaps/>
        </w:rPr>
        <w:t>Gunopulos</w:t>
      </w:r>
      <w:r>
        <w:t xml:space="preserve">, </w:t>
      </w:r>
      <w:r>
        <w:rPr>
          <w:smallCaps/>
        </w:rPr>
        <w:t>D.</w:t>
      </w:r>
      <w:r>
        <w:t xml:space="preserve"> et al. (eds.) </w:t>
      </w:r>
      <w:r>
        <w:rPr>
          <w:i/>
          <w:iCs/>
        </w:rPr>
        <w:t>Machine Learning and Knowledge Discovery in Databases</w:t>
      </w:r>
      <w:r>
        <w:t>. Lecture Notes in Computer Science. Berlin, Heidelberg: Springer Berlin Heidelberg, pp. 617–620.</w:t>
      </w:r>
    </w:p>
    <w:p w14:paraId="30BF732E" w14:textId="77777777" w:rsidR="00E45C9E" w:rsidRDefault="00E45C9E" w:rsidP="00E45C9E">
      <w:pPr>
        <w:pStyle w:val="Bibliography"/>
      </w:pPr>
      <w:r>
        <w:rPr>
          <w:smallCaps/>
        </w:rPr>
        <w:t>Bland</w:t>
      </w:r>
      <w:r>
        <w:t xml:space="preserve">, </w:t>
      </w:r>
      <w:r>
        <w:rPr>
          <w:smallCaps/>
        </w:rPr>
        <w:t>M.A.</w:t>
      </w:r>
      <w:r>
        <w:t xml:space="preserve"> and </w:t>
      </w:r>
      <w:r>
        <w:rPr>
          <w:smallCaps/>
        </w:rPr>
        <w:t>Nepustil</w:t>
      </w:r>
      <w:r>
        <w:t xml:space="preserve">, </w:t>
      </w:r>
      <w:r>
        <w:rPr>
          <w:smallCaps/>
        </w:rPr>
        <w:t>V.</w:t>
      </w:r>
      <w:r>
        <w:t xml:space="preserve"> (1998) Management-data-gathering system for gathering on clients and servers data regarding interactions between the servers, the clients, and users of the clients during real use of a network of clients and servers.</w:t>
      </w:r>
    </w:p>
    <w:p w14:paraId="3BB26961" w14:textId="77777777" w:rsidR="00E45C9E" w:rsidRDefault="00E45C9E" w:rsidP="00E45C9E">
      <w:pPr>
        <w:pStyle w:val="Bibliography"/>
      </w:pPr>
      <w:r>
        <w:rPr>
          <w:smallCaps/>
        </w:rPr>
        <w:t>Bolchini</w:t>
      </w:r>
      <w:r>
        <w:t xml:space="preserve">, </w:t>
      </w:r>
      <w:r>
        <w:rPr>
          <w:smallCaps/>
        </w:rPr>
        <w:t>D.</w:t>
      </w:r>
      <w:r>
        <w:t xml:space="preserve"> and </w:t>
      </w:r>
      <w:r>
        <w:rPr>
          <w:smallCaps/>
        </w:rPr>
        <w:t>Paolini</w:t>
      </w:r>
      <w:r>
        <w:t xml:space="preserve">, </w:t>
      </w:r>
      <w:r>
        <w:rPr>
          <w:smallCaps/>
        </w:rPr>
        <w:t>P.</w:t>
      </w:r>
      <w:r>
        <w:t xml:space="preserve"> (2003) Mastering the Requirements Analysis for Communication-intensive Websites. p. 226.</w:t>
      </w:r>
    </w:p>
    <w:p w14:paraId="46817485" w14:textId="77777777" w:rsidR="00E45C9E" w:rsidRDefault="00E45C9E" w:rsidP="00E45C9E">
      <w:pPr>
        <w:pStyle w:val="Bibliography"/>
      </w:pPr>
      <w:r>
        <w:rPr>
          <w:smallCaps/>
        </w:rPr>
        <w:t>Cebi</w:t>
      </w:r>
      <w:r>
        <w:t xml:space="preserve">, </w:t>
      </w:r>
      <w:r>
        <w:rPr>
          <w:smallCaps/>
        </w:rPr>
        <w:t>S.</w:t>
      </w:r>
      <w:r>
        <w:t xml:space="preserve"> (2013) Determining importance degrees of website design parameters based on interactions and types of websites. </w:t>
      </w:r>
      <w:r>
        <w:rPr>
          <w:i/>
          <w:iCs/>
        </w:rPr>
        <w:t>Decision Support Systems</w:t>
      </w:r>
      <w:r>
        <w:t>, 54(2), pp. 1030–1043.</w:t>
      </w:r>
    </w:p>
    <w:p w14:paraId="6F5FFAB0" w14:textId="77777777" w:rsidR="00E45C9E" w:rsidRDefault="00E45C9E" w:rsidP="00E45C9E">
      <w:pPr>
        <w:pStyle w:val="Bibliography"/>
      </w:pPr>
      <w:r>
        <w:rPr>
          <w:smallCaps/>
        </w:rPr>
        <w:t>Chaudhuri</w:t>
      </w:r>
      <w:r>
        <w:t xml:space="preserve">, </w:t>
      </w:r>
      <w:r>
        <w:rPr>
          <w:smallCaps/>
        </w:rPr>
        <w:t>S.</w:t>
      </w:r>
      <w:r>
        <w:t xml:space="preserve"> and </w:t>
      </w:r>
      <w:r>
        <w:rPr>
          <w:smallCaps/>
        </w:rPr>
        <w:t>Narasayya</w:t>
      </w:r>
      <w:r>
        <w:t xml:space="preserve">, </w:t>
      </w:r>
      <w:r>
        <w:rPr>
          <w:smallCaps/>
        </w:rPr>
        <w:t>V.</w:t>
      </w:r>
      <w:r>
        <w:t xml:space="preserve"> (1997) Efficient cost-driven index selection tool for microsoft sql server. In: </w:t>
      </w:r>
      <w:r>
        <w:rPr>
          <w:i/>
          <w:iCs/>
        </w:rPr>
        <w:t>In Proc. 1997 Intl. Conf. on Very Large Data Bases</w:t>
      </w:r>
      <w:r>
        <w:t>. pp. 146–155.</w:t>
      </w:r>
    </w:p>
    <w:p w14:paraId="5021331D" w14:textId="77777777" w:rsidR="00E45C9E" w:rsidRDefault="00E45C9E" w:rsidP="00E45C9E">
      <w:pPr>
        <w:pStyle w:val="Bibliography"/>
      </w:pPr>
      <w:r>
        <w:rPr>
          <w:smallCaps/>
        </w:rPr>
        <w:t>Daries</w:t>
      </w:r>
      <w:r>
        <w:t xml:space="preserve">, </w:t>
      </w:r>
      <w:r>
        <w:rPr>
          <w:smallCaps/>
        </w:rPr>
        <w:t>N.</w:t>
      </w:r>
      <w:r>
        <w:t xml:space="preserve"> et al. (2018) Maturity and development of high-quality restaurant websites: A comparison of Michelin-starred restaurants in France, Italy and Spain. </w:t>
      </w:r>
      <w:r>
        <w:rPr>
          <w:i/>
          <w:iCs/>
        </w:rPr>
        <w:t>International Journal of Hospitality Management</w:t>
      </w:r>
      <w:r>
        <w:t>, 73, pp. 125–137.</w:t>
      </w:r>
    </w:p>
    <w:p w14:paraId="24B2BF12" w14:textId="77777777" w:rsidR="00E45C9E" w:rsidRDefault="00E45C9E" w:rsidP="00E45C9E">
      <w:pPr>
        <w:pStyle w:val="Bibliography"/>
      </w:pPr>
      <w:r>
        <w:rPr>
          <w:smallCaps/>
        </w:rPr>
        <w:t>Daries-Ramon</w:t>
      </w:r>
      <w:r>
        <w:t xml:space="preserve">, </w:t>
      </w:r>
      <w:r>
        <w:rPr>
          <w:smallCaps/>
        </w:rPr>
        <w:t>N.</w:t>
      </w:r>
      <w:r>
        <w:t xml:space="preserve">, </w:t>
      </w:r>
      <w:r>
        <w:rPr>
          <w:smallCaps/>
        </w:rPr>
        <w:t>Cristobal-Fransi</w:t>
      </w:r>
      <w:r>
        <w:t xml:space="preserve">, </w:t>
      </w:r>
      <w:r>
        <w:rPr>
          <w:smallCaps/>
        </w:rPr>
        <w:t>E.</w:t>
      </w:r>
      <w:r>
        <w:t xml:space="preserve"> and </w:t>
      </w:r>
      <w:r>
        <w:rPr>
          <w:smallCaps/>
        </w:rPr>
        <w:t>Mariné-Roig</w:t>
      </w:r>
      <w:r>
        <w:t xml:space="preserve">, </w:t>
      </w:r>
      <w:r>
        <w:rPr>
          <w:smallCaps/>
        </w:rPr>
        <w:t>E.</w:t>
      </w:r>
      <w:r>
        <w:t xml:space="preserve"> (2019) Deployment of Restaurants Websites’ Marketing Features: The Case of Spanish Michelin-Starred Restaurants. </w:t>
      </w:r>
      <w:r>
        <w:rPr>
          <w:i/>
          <w:iCs/>
        </w:rPr>
        <w:t>International Journal of Hospitality &amp; Tourism Administration</w:t>
      </w:r>
      <w:r>
        <w:t>, 20(3), pp. 249–280.</w:t>
      </w:r>
    </w:p>
    <w:p w14:paraId="7858DFB7" w14:textId="77777777" w:rsidR="00E45C9E" w:rsidRDefault="00E45C9E" w:rsidP="00E45C9E">
      <w:pPr>
        <w:pStyle w:val="Bibliography"/>
      </w:pPr>
      <w:r>
        <w:rPr>
          <w:smallCaps/>
        </w:rPr>
        <w:t>Degelman</w:t>
      </w:r>
      <w:r>
        <w:t xml:space="preserve">, </w:t>
      </w:r>
      <w:r>
        <w:rPr>
          <w:smallCaps/>
        </w:rPr>
        <w:t>L.</w:t>
      </w:r>
      <w:r>
        <w:t xml:space="preserve"> (2015) THE USE OF VIDEO-COMPUTER PRESENTATION TECHNIQUES TO AIS IN COMMUNICATION BETWEEN ARCHITECH AND CLIENT. </w:t>
      </w:r>
      <w:r>
        <w:rPr>
          <w:i/>
          <w:iCs/>
        </w:rPr>
        <w:t>College Of Architecture</w:t>
      </w:r>
      <w:r>
        <w:t>, Oct.</w:t>
      </w:r>
    </w:p>
    <w:p w14:paraId="048B68F1" w14:textId="77777777" w:rsidR="00E45C9E" w:rsidRDefault="00E45C9E" w:rsidP="00E45C9E">
      <w:pPr>
        <w:pStyle w:val="Bibliography"/>
      </w:pPr>
      <w:r>
        <w:rPr>
          <w:smallCaps/>
        </w:rPr>
        <w:t>Dringus</w:t>
      </w:r>
      <w:r>
        <w:t xml:space="preserve">, </w:t>
      </w:r>
      <w:r>
        <w:rPr>
          <w:smallCaps/>
        </w:rPr>
        <w:t>P.</w:t>
      </w:r>
      <w:r>
        <w:t xml:space="preserve"> (1997) EVALUATING WEB-BASED INSTRUCTION DESIGN. p. 47.</w:t>
      </w:r>
    </w:p>
    <w:p w14:paraId="7345A9F5" w14:textId="77777777" w:rsidR="00E45C9E" w:rsidRDefault="00E45C9E" w:rsidP="00E45C9E">
      <w:pPr>
        <w:pStyle w:val="Bibliography"/>
      </w:pPr>
      <w:r>
        <w:rPr>
          <w:smallCaps/>
        </w:rPr>
        <w:t>Flavian</w:t>
      </w:r>
      <w:r>
        <w:t xml:space="preserve">, </w:t>
      </w:r>
      <w:r>
        <w:rPr>
          <w:smallCaps/>
        </w:rPr>
        <w:t>C.</w:t>
      </w:r>
      <w:r>
        <w:t xml:space="preserve">, </w:t>
      </w:r>
      <w:r>
        <w:rPr>
          <w:smallCaps/>
        </w:rPr>
        <w:t>Gurrea</w:t>
      </w:r>
      <w:r>
        <w:t xml:space="preserve">, </w:t>
      </w:r>
      <w:r>
        <w:rPr>
          <w:smallCaps/>
        </w:rPr>
        <w:t>R.</w:t>
      </w:r>
      <w:r>
        <w:t xml:space="preserve"> and </w:t>
      </w:r>
      <w:r>
        <w:rPr>
          <w:smallCaps/>
        </w:rPr>
        <w:t>Orús</w:t>
      </w:r>
      <w:r>
        <w:t xml:space="preserve">, </w:t>
      </w:r>
      <w:r>
        <w:rPr>
          <w:smallCaps/>
        </w:rPr>
        <w:t>C.</w:t>
      </w:r>
      <w:r>
        <w:t xml:space="preserve"> (2009) Web design: a key factor for the website success. </w:t>
      </w:r>
      <w:r>
        <w:rPr>
          <w:i/>
          <w:iCs/>
        </w:rPr>
        <w:t>Journal of Systems and Information Technology</w:t>
      </w:r>
      <w:r>
        <w:t>, 11(2), pp. 168–184.</w:t>
      </w:r>
    </w:p>
    <w:p w14:paraId="529615FD" w14:textId="77777777" w:rsidR="00E45C9E" w:rsidRDefault="00E45C9E" w:rsidP="00E45C9E">
      <w:pPr>
        <w:pStyle w:val="Bibliography"/>
      </w:pPr>
      <w:r>
        <w:rPr>
          <w:smallCaps/>
        </w:rPr>
        <w:t>Galitz</w:t>
      </w:r>
      <w:r>
        <w:t xml:space="preserve">, </w:t>
      </w:r>
      <w:r>
        <w:rPr>
          <w:smallCaps/>
        </w:rPr>
        <w:t>W.O.</w:t>
      </w:r>
      <w:r>
        <w:t xml:space="preserve"> (2007) </w:t>
      </w:r>
      <w:r>
        <w:rPr>
          <w:i/>
          <w:iCs/>
        </w:rPr>
        <w:t>The Essential Guide to User Interface Design: An Introduction to GUI Design Principles and Techniques</w:t>
      </w:r>
      <w:r>
        <w:t>. John Wiley &amp; Sons.</w:t>
      </w:r>
    </w:p>
    <w:p w14:paraId="62D659A8" w14:textId="77777777" w:rsidR="00E45C9E" w:rsidRDefault="00E45C9E" w:rsidP="00E45C9E">
      <w:pPr>
        <w:pStyle w:val="Bibliography"/>
      </w:pPr>
      <w:r>
        <w:rPr>
          <w:smallCaps/>
        </w:rPr>
        <w:t>Gevorgyan</w:t>
      </w:r>
      <w:r>
        <w:t xml:space="preserve">, </w:t>
      </w:r>
      <w:r>
        <w:rPr>
          <w:smallCaps/>
        </w:rPr>
        <w:t>G.</w:t>
      </w:r>
      <w:r>
        <w:t xml:space="preserve"> and </w:t>
      </w:r>
      <w:r>
        <w:rPr>
          <w:smallCaps/>
        </w:rPr>
        <w:t>Porter</w:t>
      </w:r>
      <w:r>
        <w:t xml:space="preserve">, </w:t>
      </w:r>
      <w:r>
        <w:rPr>
          <w:smallCaps/>
        </w:rPr>
        <w:t>L.V.</w:t>
      </w:r>
      <w:r>
        <w:t xml:space="preserve"> (2008) One Size Does Not Fit All: Culture and Perceived Importance of Web Design Features. </w:t>
      </w:r>
      <w:r>
        <w:rPr>
          <w:i/>
          <w:iCs/>
        </w:rPr>
        <w:t>Journal of Website Promotion</w:t>
      </w:r>
      <w:r>
        <w:t>, 3(1–2), pp. 25–38.</w:t>
      </w:r>
    </w:p>
    <w:p w14:paraId="543A7E90" w14:textId="77777777" w:rsidR="00E45C9E" w:rsidRDefault="00E45C9E" w:rsidP="00E45C9E">
      <w:pPr>
        <w:pStyle w:val="Bibliography"/>
      </w:pPr>
      <w:r>
        <w:rPr>
          <w:smallCaps/>
        </w:rPr>
        <w:t>Groves</w:t>
      </w:r>
      <w:r>
        <w:t xml:space="preserve">, </w:t>
      </w:r>
      <w:r>
        <w:rPr>
          <w:smallCaps/>
        </w:rPr>
        <w:t>R.M.</w:t>
      </w:r>
      <w:r>
        <w:t xml:space="preserve"> et al. (2011) </w:t>
      </w:r>
      <w:r>
        <w:rPr>
          <w:i/>
          <w:iCs/>
        </w:rPr>
        <w:t>Survey Methodology</w:t>
      </w:r>
      <w:r>
        <w:t>. John Wiley &amp; Sons.</w:t>
      </w:r>
    </w:p>
    <w:p w14:paraId="63162FCE" w14:textId="77777777" w:rsidR="00E45C9E" w:rsidRDefault="00E45C9E" w:rsidP="00E45C9E">
      <w:pPr>
        <w:pStyle w:val="Bibliography"/>
      </w:pPr>
      <w:r>
        <w:rPr>
          <w:smallCaps/>
        </w:rPr>
        <w:t>Hasan</w:t>
      </w:r>
      <w:r>
        <w:t xml:space="preserve">, </w:t>
      </w:r>
      <w:r>
        <w:rPr>
          <w:smallCaps/>
        </w:rPr>
        <w:t>L.</w:t>
      </w:r>
      <w:r>
        <w:t xml:space="preserve">, </w:t>
      </w:r>
      <w:r>
        <w:rPr>
          <w:smallCaps/>
        </w:rPr>
        <w:t>Morris</w:t>
      </w:r>
      <w:r>
        <w:t xml:space="preserve">, </w:t>
      </w:r>
      <w:r>
        <w:rPr>
          <w:smallCaps/>
        </w:rPr>
        <w:t>A.</w:t>
      </w:r>
      <w:r>
        <w:t xml:space="preserve"> and </w:t>
      </w:r>
      <w:r>
        <w:rPr>
          <w:smallCaps/>
        </w:rPr>
        <w:t>Probets</w:t>
      </w:r>
      <w:r>
        <w:t xml:space="preserve">, </w:t>
      </w:r>
      <w:r>
        <w:rPr>
          <w:smallCaps/>
        </w:rPr>
        <w:t>S.</w:t>
      </w:r>
      <w:r>
        <w:t xml:space="preserve"> (2013) E‐commerce websites for developing countries – a usability evaluation framework. </w:t>
      </w:r>
      <w:r>
        <w:rPr>
          <w:i/>
          <w:iCs/>
        </w:rPr>
        <w:t>Online Information Review</w:t>
      </w:r>
      <w:r>
        <w:t>, 37(2), pp. 231–251.</w:t>
      </w:r>
    </w:p>
    <w:p w14:paraId="6534D557" w14:textId="77777777" w:rsidR="00E45C9E" w:rsidRDefault="00E45C9E" w:rsidP="00E45C9E">
      <w:pPr>
        <w:pStyle w:val="Bibliography"/>
      </w:pPr>
      <w:r>
        <w:rPr>
          <w:smallCaps/>
        </w:rPr>
        <w:t>Imieliński</w:t>
      </w:r>
      <w:r>
        <w:t xml:space="preserve">, </w:t>
      </w:r>
      <w:r>
        <w:rPr>
          <w:smallCaps/>
        </w:rPr>
        <w:t>T.</w:t>
      </w:r>
      <w:r>
        <w:t xml:space="preserve"> and </w:t>
      </w:r>
      <w:r>
        <w:rPr>
          <w:smallCaps/>
        </w:rPr>
        <w:t>Virmani</w:t>
      </w:r>
      <w:r>
        <w:t xml:space="preserve">, </w:t>
      </w:r>
      <w:r>
        <w:rPr>
          <w:smallCaps/>
        </w:rPr>
        <w:t>A.</w:t>
      </w:r>
      <w:r>
        <w:t xml:space="preserve"> (1999) MSQL: A Query Language for Database Mining. </w:t>
      </w:r>
      <w:r>
        <w:rPr>
          <w:i/>
          <w:iCs/>
        </w:rPr>
        <w:t>Data Mining and Knowledge Discovery</w:t>
      </w:r>
      <w:r>
        <w:t>, 3(4), pp. 373–408.</w:t>
      </w:r>
    </w:p>
    <w:p w14:paraId="36E94CD6" w14:textId="77777777" w:rsidR="00E45C9E" w:rsidRDefault="00E45C9E" w:rsidP="00E45C9E">
      <w:pPr>
        <w:pStyle w:val="Bibliography"/>
      </w:pPr>
      <w:r>
        <w:rPr>
          <w:smallCaps/>
        </w:rPr>
        <w:t>Kassim</w:t>
      </w:r>
      <w:r>
        <w:t xml:space="preserve">, </w:t>
      </w:r>
      <w:r>
        <w:rPr>
          <w:smallCaps/>
        </w:rPr>
        <w:t>N.M.</w:t>
      </w:r>
      <w:r>
        <w:t xml:space="preserve"> and </w:t>
      </w:r>
      <w:r>
        <w:rPr>
          <w:smallCaps/>
        </w:rPr>
        <w:t>Abdullah</w:t>
      </w:r>
      <w:r>
        <w:t xml:space="preserve">, </w:t>
      </w:r>
      <w:r>
        <w:rPr>
          <w:smallCaps/>
        </w:rPr>
        <w:t>N.A.</w:t>
      </w:r>
      <w:r>
        <w:t xml:space="preserve"> (2008) Customer Loyalty in e‐Commerce Settings: An Empirical Study. </w:t>
      </w:r>
      <w:r>
        <w:rPr>
          <w:i/>
          <w:iCs/>
        </w:rPr>
        <w:t>Electronic Markets</w:t>
      </w:r>
      <w:r>
        <w:t>, 18(3), pp. 275–290.</w:t>
      </w:r>
    </w:p>
    <w:p w14:paraId="2F358C9A" w14:textId="77777777" w:rsidR="00E45C9E" w:rsidRDefault="00E45C9E" w:rsidP="00E45C9E">
      <w:pPr>
        <w:pStyle w:val="Bibliography"/>
      </w:pPr>
      <w:r>
        <w:rPr>
          <w:smallCaps/>
        </w:rPr>
        <w:lastRenderedPageBreak/>
        <w:t>Kimes</w:t>
      </w:r>
      <w:r>
        <w:t xml:space="preserve">, </w:t>
      </w:r>
      <w:r>
        <w:rPr>
          <w:smallCaps/>
        </w:rPr>
        <w:t>S.E.</w:t>
      </w:r>
      <w:r>
        <w:t xml:space="preserve"> (2008) The Role of Technology in Restaurant Revenue Management. </w:t>
      </w:r>
      <w:r>
        <w:rPr>
          <w:i/>
          <w:iCs/>
        </w:rPr>
        <w:t>Cornell Hospitality Quarterly</w:t>
      </w:r>
      <w:r>
        <w:t>, 49(3), pp. 297–309.</w:t>
      </w:r>
    </w:p>
    <w:p w14:paraId="345FC823" w14:textId="77777777" w:rsidR="00E45C9E" w:rsidRDefault="00E45C9E" w:rsidP="00E45C9E">
      <w:pPr>
        <w:pStyle w:val="Bibliography"/>
      </w:pPr>
      <w:r>
        <w:rPr>
          <w:smallCaps/>
        </w:rPr>
        <w:t>Kothari</w:t>
      </w:r>
      <w:r>
        <w:t xml:space="preserve">, </w:t>
      </w:r>
      <w:r>
        <w:rPr>
          <w:smallCaps/>
        </w:rPr>
        <w:t>C.</w:t>
      </w:r>
      <w:r>
        <w:t xml:space="preserve"> (1990) Research Methodology C R Kothari. </w:t>
      </w:r>
      <w:r>
        <w:rPr>
          <w:i/>
          <w:iCs/>
        </w:rPr>
        <w:t>New Age International (P) Ltd., Publishers Published by New Age International (P) Ltd., Publishers</w:t>
      </w:r>
      <w:r>
        <w:t>, [Online] Available from: http://dl.saintgits.org/xmlui/bitstream/handle/123456789/1133/Research%20Methodology%20C%20R%20Kothari%20%28Eng%29%201.81%20MB.pdf?sequence=1&amp;isAllowed=y.</w:t>
      </w:r>
    </w:p>
    <w:p w14:paraId="598DB889" w14:textId="77777777" w:rsidR="00E45C9E" w:rsidRDefault="00E45C9E" w:rsidP="00E45C9E">
      <w:pPr>
        <w:pStyle w:val="Bibliography"/>
      </w:pPr>
      <w:r>
        <w:rPr>
          <w:smallCaps/>
        </w:rPr>
        <w:t>Krasner</w:t>
      </w:r>
      <w:r>
        <w:t xml:space="preserve">, </w:t>
      </w:r>
      <w:r>
        <w:rPr>
          <w:smallCaps/>
        </w:rPr>
        <w:t>G.E.</w:t>
      </w:r>
      <w:r>
        <w:t xml:space="preserve">, </w:t>
      </w:r>
      <w:r>
        <w:rPr>
          <w:smallCaps/>
        </w:rPr>
        <w:t>Pope</w:t>
      </w:r>
      <w:r>
        <w:t xml:space="preserve">, </w:t>
      </w:r>
      <w:r>
        <w:rPr>
          <w:smallCaps/>
        </w:rPr>
        <w:t>S.T.</w:t>
      </w:r>
      <w:r>
        <w:t xml:space="preserve"> and </w:t>
      </w:r>
      <w:r>
        <w:rPr>
          <w:smallCaps/>
        </w:rPr>
        <w:t>Systems</w:t>
      </w:r>
      <w:r>
        <w:t xml:space="preserve">, </w:t>
      </w:r>
      <w:r>
        <w:rPr>
          <w:smallCaps/>
        </w:rPr>
        <w:t>P.</w:t>
      </w:r>
      <w:r>
        <w:t xml:space="preserve"> A Description of the Model-View-Controller User Interface Paradigm in the Smalltalk-80 System. p. 35.</w:t>
      </w:r>
    </w:p>
    <w:p w14:paraId="2CED4719" w14:textId="77777777" w:rsidR="00E45C9E" w:rsidRDefault="00E45C9E" w:rsidP="00E45C9E">
      <w:pPr>
        <w:pStyle w:val="Bibliography"/>
      </w:pPr>
      <w:r>
        <w:rPr>
          <w:smallCaps/>
        </w:rPr>
        <w:t>Kuan</w:t>
      </w:r>
      <w:r>
        <w:t xml:space="preserve">, </w:t>
      </w:r>
      <w:r>
        <w:rPr>
          <w:smallCaps/>
        </w:rPr>
        <w:t>H.-H.</w:t>
      </w:r>
      <w:r>
        <w:t xml:space="preserve">, </w:t>
      </w:r>
      <w:r>
        <w:rPr>
          <w:smallCaps/>
        </w:rPr>
        <w:t>Bock</w:t>
      </w:r>
      <w:r>
        <w:t xml:space="preserve">, </w:t>
      </w:r>
      <w:r>
        <w:rPr>
          <w:smallCaps/>
        </w:rPr>
        <w:t>G.-W.</w:t>
      </w:r>
      <w:r>
        <w:t xml:space="preserve"> and </w:t>
      </w:r>
      <w:r>
        <w:rPr>
          <w:smallCaps/>
        </w:rPr>
        <w:t>Vathanophas</w:t>
      </w:r>
      <w:r>
        <w:t xml:space="preserve">, </w:t>
      </w:r>
      <w:r>
        <w:rPr>
          <w:smallCaps/>
        </w:rPr>
        <w:t>V.</w:t>
      </w:r>
      <w:r>
        <w:t xml:space="preserve"> (2008) Comparing the effects of website quality on customer initial purchase and continued purchase at e-commerce websites. </w:t>
      </w:r>
      <w:r>
        <w:rPr>
          <w:i/>
          <w:iCs/>
        </w:rPr>
        <w:t>Behaviour &amp; Information Technology</w:t>
      </w:r>
      <w:r>
        <w:t>, 27(1), pp. 3–16.</w:t>
      </w:r>
    </w:p>
    <w:p w14:paraId="25CD5011" w14:textId="77777777" w:rsidR="00E45C9E" w:rsidRDefault="00E45C9E" w:rsidP="00E45C9E">
      <w:pPr>
        <w:pStyle w:val="Bibliography"/>
      </w:pPr>
      <w:r>
        <w:rPr>
          <w:smallCaps/>
        </w:rPr>
        <w:t>Letkowski</w:t>
      </w:r>
      <w:r>
        <w:t xml:space="preserve">, </w:t>
      </w:r>
      <w:r>
        <w:rPr>
          <w:smallCaps/>
        </w:rPr>
        <w:t>J.</w:t>
      </w:r>
      <w:r>
        <w:t xml:space="preserve"> (2005) Doing database design with MsSQL. p. 16.</w:t>
      </w:r>
    </w:p>
    <w:p w14:paraId="508568AD" w14:textId="77777777" w:rsidR="00E45C9E" w:rsidRDefault="00E45C9E" w:rsidP="00E45C9E">
      <w:pPr>
        <w:pStyle w:val="Bibliography"/>
      </w:pPr>
      <w:r>
        <w:rPr>
          <w:smallCaps/>
        </w:rPr>
        <w:t>Liang</w:t>
      </w:r>
      <w:r>
        <w:t xml:space="preserve">, </w:t>
      </w:r>
      <w:r>
        <w:rPr>
          <w:smallCaps/>
        </w:rPr>
        <w:t>C.-J.</w:t>
      </w:r>
      <w:r>
        <w:t xml:space="preserve"> and </w:t>
      </w:r>
      <w:r>
        <w:rPr>
          <w:smallCaps/>
        </w:rPr>
        <w:t>Chen</w:t>
      </w:r>
      <w:r>
        <w:t xml:space="preserve">, </w:t>
      </w:r>
      <w:r>
        <w:rPr>
          <w:smallCaps/>
        </w:rPr>
        <w:t>H.-J.</w:t>
      </w:r>
      <w:r>
        <w:t xml:space="preserve"> (2009) A study of the impacts of website quality on customer relationship performance. </w:t>
      </w:r>
      <w:r>
        <w:rPr>
          <w:i/>
          <w:iCs/>
        </w:rPr>
        <w:t>Total Quality Management &amp; Business Excellence</w:t>
      </w:r>
      <w:r>
        <w:t>, 20(9), pp. 971–988.</w:t>
      </w:r>
    </w:p>
    <w:p w14:paraId="290DA026" w14:textId="77777777" w:rsidR="00E45C9E" w:rsidRDefault="00E45C9E" w:rsidP="00E45C9E">
      <w:pPr>
        <w:pStyle w:val="Bibliography"/>
      </w:pPr>
      <w:r>
        <w:rPr>
          <w:smallCaps/>
        </w:rPr>
        <w:t>Lim</w:t>
      </w:r>
      <w:r>
        <w:t xml:space="preserve">, </w:t>
      </w:r>
      <w:r>
        <w:rPr>
          <w:smallCaps/>
        </w:rPr>
        <w:t>S.H.</w:t>
      </w:r>
      <w:r>
        <w:t xml:space="preserve"> (2013) Relationships between Customer Value and Performance : Focusing on Family Restaurant Websites. </w:t>
      </w:r>
      <w:r>
        <w:rPr>
          <w:i/>
          <w:iCs/>
        </w:rPr>
        <w:t>Journal of Information Technology Services</w:t>
      </w:r>
      <w:r>
        <w:t>, 12(1), pp. 215–227.</w:t>
      </w:r>
    </w:p>
    <w:p w14:paraId="0AC5897B" w14:textId="77777777" w:rsidR="00E45C9E" w:rsidRDefault="00E45C9E" w:rsidP="00E45C9E">
      <w:pPr>
        <w:pStyle w:val="Bibliography"/>
      </w:pPr>
      <w:r>
        <w:rPr>
          <w:smallCaps/>
        </w:rPr>
        <w:t>Mackey</w:t>
      </w:r>
      <w:r>
        <w:t xml:space="preserve">, </w:t>
      </w:r>
      <w:r>
        <w:rPr>
          <w:smallCaps/>
        </w:rPr>
        <w:t>A.</w:t>
      </w:r>
      <w:r>
        <w:t xml:space="preserve"> and </w:t>
      </w:r>
      <w:r>
        <w:rPr>
          <w:smallCaps/>
        </w:rPr>
        <w:t>Gass</w:t>
      </w:r>
      <w:r>
        <w:t xml:space="preserve">, </w:t>
      </w:r>
      <w:r>
        <w:rPr>
          <w:smallCaps/>
        </w:rPr>
        <w:t>S.M.</w:t>
      </w:r>
      <w:r>
        <w:t xml:space="preserve"> (2015) </w:t>
      </w:r>
      <w:r>
        <w:rPr>
          <w:i/>
          <w:iCs/>
        </w:rPr>
        <w:t>Second Language Research: Methodology and Design</w:t>
      </w:r>
      <w:r>
        <w:t>. Routledge.</w:t>
      </w:r>
    </w:p>
    <w:p w14:paraId="5737E596" w14:textId="77777777" w:rsidR="00E45C9E" w:rsidRDefault="00E45C9E" w:rsidP="00E45C9E">
      <w:pPr>
        <w:pStyle w:val="Bibliography"/>
      </w:pPr>
      <w:r>
        <w:rPr>
          <w:smallCaps/>
        </w:rPr>
        <w:t>Manger</w:t>
      </w:r>
      <w:r>
        <w:t xml:space="preserve">, </w:t>
      </w:r>
      <w:r>
        <w:rPr>
          <w:smallCaps/>
        </w:rPr>
        <w:t>C.</w:t>
      </w:r>
      <w:r>
        <w:t xml:space="preserve"> (2010) ADVANTAGES AND DISADVANTAGES OF FRAMEWORK PROGRAMMING WITH REFERENCE TO YII PHP FRAMEWORK, GIDEON .NET FRAMEWORK AND OTHER MODERN FRAMEWORKS. p. 19.</w:t>
      </w:r>
    </w:p>
    <w:p w14:paraId="166F8449" w14:textId="77777777" w:rsidR="00E45C9E" w:rsidRDefault="00E45C9E" w:rsidP="00E45C9E">
      <w:pPr>
        <w:pStyle w:val="Bibliography"/>
      </w:pPr>
      <w:r>
        <w:rPr>
          <w:smallCaps/>
        </w:rPr>
        <w:t>Mazzoleni</w:t>
      </w:r>
      <w:r>
        <w:t xml:space="preserve">, </w:t>
      </w:r>
      <w:r>
        <w:rPr>
          <w:smallCaps/>
        </w:rPr>
        <w:t>P.</w:t>
      </w:r>
      <w:r>
        <w:t xml:space="preserve">, </w:t>
      </w:r>
      <w:r>
        <w:rPr>
          <w:smallCaps/>
        </w:rPr>
        <w:t>Rembert</w:t>
      </w:r>
      <w:r>
        <w:t xml:space="preserve">, </w:t>
      </w:r>
      <w:r>
        <w:rPr>
          <w:smallCaps/>
        </w:rPr>
        <w:t>A.J.</w:t>
      </w:r>
      <w:r>
        <w:t xml:space="preserve"> and </w:t>
      </w:r>
      <w:r>
        <w:rPr>
          <w:smallCaps/>
        </w:rPr>
        <w:t>Subbian</w:t>
      </w:r>
      <w:r>
        <w:t xml:space="preserve">, </w:t>
      </w:r>
      <w:r>
        <w:rPr>
          <w:smallCaps/>
        </w:rPr>
        <w:t>K.</w:t>
      </w:r>
      <w:r>
        <w:t xml:space="preserve"> (2015) System advisor for requirements gathering and analysis in web solutions.</w:t>
      </w:r>
    </w:p>
    <w:p w14:paraId="4F32A15C" w14:textId="77777777" w:rsidR="00E45C9E" w:rsidRDefault="00E45C9E" w:rsidP="00E45C9E">
      <w:pPr>
        <w:pStyle w:val="Bibliography"/>
      </w:pPr>
      <w:r>
        <w:rPr>
          <w:smallCaps/>
        </w:rPr>
        <w:t>McKeown</w:t>
      </w:r>
      <w:r>
        <w:t xml:space="preserve">, </w:t>
      </w:r>
      <w:r>
        <w:rPr>
          <w:smallCaps/>
        </w:rPr>
        <w:t>B.</w:t>
      </w:r>
      <w:r>
        <w:t xml:space="preserve"> and </w:t>
      </w:r>
      <w:r>
        <w:rPr>
          <w:smallCaps/>
        </w:rPr>
        <w:t>Thomas</w:t>
      </w:r>
      <w:r>
        <w:t xml:space="preserve">, </w:t>
      </w:r>
      <w:r>
        <w:rPr>
          <w:smallCaps/>
        </w:rPr>
        <w:t>D.B.</w:t>
      </w:r>
      <w:r>
        <w:t xml:space="preserve"> (2013) </w:t>
      </w:r>
      <w:r>
        <w:rPr>
          <w:i/>
          <w:iCs/>
        </w:rPr>
        <w:t>Q Methodology</w:t>
      </w:r>
      <w:r>
        <w:t>. SAGE Publications.</w:t>
      </w:r>
    </w:p>
    <w:p w14:paraId="64653324" w14:textId="77777777" w:rsidR="00E45C9E" w:rsidRDefault="00E45C9E" w:rsidP="00E45C9E">
      <w:pPr>
        <w:pStyle w:val="Bibliography"/>
      </w:pPr>
      <w:r>
        <w:rPr>
          <w:smallCaps/>
        </w:rPr>
        <w:t>Miranda</w:t>
      </w:r>
      <w:r>
        <w:t xml:space="preserve">, </w:t>
      </w:r>
      <w:r>
        <w:rPr>
          <w:smallCaps/>
        </w:rPr>
        <w:t>F.J.</w:t>
      </w:r>
      <w:r>
        <w:t xml:space="preserve">, </w:t>
      </w:r>
      <w:r>
        <w:rPr>
          <w:smallCaps/>
        </w:rPr>
        <w:t>Rubio</w:t>
      </w:r>
      <w:r>
        <w:t xml:space="preserve">, </w:t>
      </w:r>
      <w:r>
        <w:rPr>
          <w:smallCaps/>
        </w:rPr>
        <w:t>S.</w:t>
      </w:r>
      <w:r>
        <w:t xml:space="preserve"> and </w:t>
      </w:r>
      <w:r>
        <w:rPr>
          <w:smallCaps/>
        </w:rPr>
        <w:t>Chamorro</w:t>
      </w:r>
      <w:r>
        <w:t xml:space="preserve">, </w:t>
      </w:r>
      <w:r>
        <w:rPr>
          <w:smallCaps/>
        </w:rPr>
        <w:t>A.</w:t>
      </w:r>
      <w:r>
        <w:t xml:space="preserve"> (2015) The Web as a Marketing Tool in the Spanish Foodservice Industry: Evaluating the Websites of Spain’s Top Restaurants. </w:t>
      </w:r>
      <w:r>
        <w:rPr>
          <w:i/>
          <w:iCs/>
        </w:rPr>
        <w:t>Journal of Foodservice Business Research</w:t>
      </w:r>
      <w:r>
        <w:t>, 18(2), pp. 146–162.</w:t>
      </w:r>
    </w:p>
    <w:p w14:paraId="1967DB6D" w14:textId="77777777" w:rsidR="00E45C9E" w:rsidRDefault="00E45C9E" w:rsidP="00E45C9E">
      <w:pPr>
        <w:pStyle w:val="Bibliography"/>
      </w:pPr>
      <w:r>
        <w:rPr>
          <w:smallCaps/>
        </w:rPr>
        <w:t>Mohammad</w:t>
      </w:r>
      <w:r>
        <w:t xml:space="preserve">, </w:t>
      </w:r>
      <w:r>
        <w:rPr>
          <w:smallCaps/>
        </w:rPr>
        <w:t>A.</w:t>
      </w:r>
      <w:r>
        <w:t xml:space="preserve">, </w:t>
      </w:r>
      <w:r>
        <w:rPr>
          <w:smallCaps/>
        </w:rPr>
        <w:t>Ghwanmeh</w:t>
      </w:r>
      <w:r>
        <w:t xml:space="preserve">, </w:t>
      </w:r>
      <w:r>
        <w:rPr>
          <w:smallCaps/>
        </w:rPr>
        <w:t>S.</w:t>
      </w:r>
      <w:r>
        <w:t xml:space="preserve"> and </w:t>
      </w:r>
      <w:r>
        <w:rPr>
          <w:smallCaps/>
        </w:rPr>
        <w:t>Al-Ibrahim</w:t>
      </w:r>
      <w:r>
        <w:t xml:space="preserve">, </w:t>
      </w:r>
      <w:r>
        <w:rPr>
          <w:smallCaps/>
        </w:rPr>
        <w:t>A.</w:t>
      </w:r>
      <w:r>
        <w:t xml:space="preserve"> (2013) Enhanced Framework for Building Successful Website for Informative Companies. </w:t>
      </w:r>
      <w:r>
        <w:rPr>
          <w:i/>
          <w:iCs/>
        </w:rPr>
        <w:t>International Journal of Computer Applications</w:t>
      </w:r>
      <w:r>
        <w:t>, 78(3), pp. 1–7.</w:t>
      </w:r>
    </w:p>
    <w:p w14:paraId="405994ED" w14:textId="77777777" w:rsidR="00E45C9E" w:rsidRDefault="00E45C9E" w:rsidP="00E45C9E">
      <w:pPr>
        <w:pStyle w:val="Bibliography"/>
      </w:pPr>
      <w:r>
        <w:rPr>
          <w:smallCaps/>
        </w:rPr>
        <w:t>Norman</w:t>
      </w:r>
      <w:r>
        <w:t xml:space="preserve">, </w:t>
      </w:r>
      <w:r>
        <w:rPr>
          <w:smallCaps/>
        </w:rPr>
        <w:t>M.</w:t>
      </w:r>
      <w:r>
        <w:t xml:space="preserve"> (2006) </w:t>
      </w:r>
      <w:r>
        <w:rPr>
          <w:i/>
          <w:iCs/>
        </w:rPr>
        <w:t>Database Design Manual: using MySQL for Windows</w:t>
      </w:r>
      <w:r>
        <w:t>. Springer Science &amp; Business Media.</w:t>
      </w:r>
    </w:p>
    <w:p w14:paraId="47B32801" w14:textId="77777777" w:rsidR="00E45C9E" w:rsidRDefault="00E45C9E" w:rsidP="00E45C9E">
      <w:pPr>
        <w:pStyle w:val="Bibliography"/>
      </w:pPr>
      <w:r>
        <w:rPr>
          <w:smallCaps/>
        </w:rPr>
        <w:t>Peng</w:t>
      </w:r>
      <w:r>
        <w:t xml:space="preserve">, </w:t>
      </w:r>
      <w:r>
        <w:rPr>
          <w:smallCaps/>
        </w:rPr>
        <w:t>C.</w:t>
      </w:r>
      <w:r>
        <w:t xml:space="preserve"> (2011) </w:t>
      </w:r>
      <w:r>
        <w:rPr>
          <w:i/>
          <w:iCs/>
        </w:rPr>
        <w:t>Do Social Networking Websites Play a Part in Generation Y&amp;#8217;s Dining Information Search and Sharing? An Examination of Consumer Characteristics</w:t>
      </w:r>
      <w:r>
        <w:t>. The Ohio State University.</w:t>
      </w:r>
    </w:p>
    <w:p w14:paraId="3F129B62" w14:textId="77777777" w:rsidR="00E45C9E" w:rsidRDefault="00E45C9E" w:rsidP="00E45C9E">
      <w:pPr>
        <w:pStyle w:val="Bibliography"/>
      </w:pPr>
      <w:r>
        <w:rPr>
          <w:smallCaps/>
        </w:rPr>
        <w:t>Ph.D</w:t>
      </w:r>
      <w:r>
        <w:t xml:space="preserve">, </w:t>
      </w:r>
      <w:r>
        <w:rPr>
          <w:smallCaps/>
        </w:rPr>
        <w:t>R.S.</w:t>
      </w:r>
      <w:r>
        <w:t xml:space="preserve"> and </w:t>
      </w:r>
      <w:r>
        <w:rPr>
          <w:smallCaps/>
        </w:rPr>
        <w:t>Borovicka</w:t>
      </w:r>
      <w:r>
        <w:t xml:space="preserve">, </w:t>
      </w:r>
      <w:r>
        <w:rPr>
          <w:smallCaps/>
        </w:rPr>
        <w:t>M.</w:t>
      </w:r>
      <w:r>
        <w:t xml:space="preserve"> (2007) Developing A Model for Supporting Quality in Restaurant Websites. </w:t>
      </w:r>
      <w:r>
        <w:rPr>
          <w:i/>
          <w:iCs/>
        </w:rPr>
        <w:t>Journal of Foodservice Business Research</w:t>
      </w:r>
      <w:r>
        <w:t>, 10(1), pp. 51–76.</w:t>
      </w:r>
    </w:p>
    <w:p w14:paraId="47DFE374" w14:textId="77777777" w:rsidR="00E45C9E" w:rsidRDefault="00E45C9E" w:rsidP="00E45C9E">
      <w:pPr>
        <w:pStyle w:val="Bibliography"/>
      </w:pPr>
      <w:r>
        <w:rPr>
          <w:smallCaps/>
        </w:rPr>
        <w:lastRenderedPageBreak/>
        <w:t>Powell</w:t>
      </w:r>
      <w:r>
        <w:t xml:space="preserve">, </w:t>
      </w:r>
      <w:r>
        <w:rPr>
          <w:smallCaps/>
        </w:rPr>
        <w:t>T.</w:t>
      </w:r>
      <w:r>
        <w:t xml:space="preserve"> (2002) Web Publishing 3 Site Design &amp; Usability UCSD Extension. </w:t>
      </w:r>
      <w:r>
        <w:rPr>
          <w:i/>
          <w:iCs/>
        </w:rPr>
        <w:t>PINT Inc</w:t>
      </w:r>
      <w:r>
        <w:t>, [Online] Available from: https://d1wqtxts1xzle7.cloudfront.net/29667765/lecture1.pdf?1351178403=&amp;response-content-disposition=inline%3B+filename%3DWeb_design.pdf&amp;Expires=1594378236&amp;Signature=eYbu~KW21BWHuKjuzj6s3rDwk5jFcMzmpQWHlUCfFR3QvHqI~PcKh5axaT6pNFu-UCnOQiQmnkyn7x4z2EjS-6Pb4inCfCdy5cs35IgeKDZAYYdYzkEnUF1U4~hiyL5~hfdQXiMQHmwL0QSWfTZnPL394b~FtuTQONO4zPzcIZ~sqKY1A2-fjC7juoyVW4etJQMZQM0g9XtDtanYK6KwEQX~DlJ6oV123CqaEMZdNW0Ch0n5erhosQdK2Vgeer-KPGJL~F48JrF29Er3PPHYLcdOYLUVTaFe7I0dy8~YaRz9rP3RGDhG3fHULkfieecHfctDPs85-MChpPVIRD80oQ__&amp;Key-Pair-Id=APKAJLOHF5GGSLRBV4ZA.</w:t>
      </w:r>
    </w:p>
    <w:p w14:paraId="7325C5B5" w14:textId="77777777" w:rsidR="00E45C9E" w:rsidRDefault="00E45C9E" w:rsidP="00E45C9E">
      <w:pPr>
        <w:pStyle w:val="Bibliography"/>
      </w:pPr>
      <w:r>
        <w:rPr>
          <w:smallCaps/>
        </w:rPr>
        <w:t>Prabowo</w:t>
      </w:r>
      <w:r>
        <w:t xml:space="preserve">, </w:t>
      </w:r>
      <w:r>
        <w:rPr>
          <w:smallCaps/>
        </w:rPr>
        <w:t>D.</w:t>
      </w:r>
      <w:r>
        <w:t xml:space="preserve"> (2015) WEBSITE E-COMMERCE MENGGUNAKAN MODEL VIEW CONTROLLER ( MVC ) DENGAN FRAMEWORK CODEIGNITER Studi Kasus : Toko Miniatur. </w:t>
      </w:r>
      <w:r>
        <w:rPr>
          <w:i/>
          <w:iCs/>
        </w:rPr>
        <w:t>Data Manajemen dan Teknologi Informasi (DASI)</w:t>
      </w:r>
      <w:r>
        <w:t>, 16(1), p. 23.</w:t>
      </w:r>
    </w:p>
    <w:p w14:paraId="0B1EB887" w14:textId="77777777" w:rsidR="00E45C9E" w:rsidRDefault="00E45C9E" w:rsidP="00E45C9E">
      <w:pPr>
        <w:pStyle w:val="Bibliography"/>
      </w:pPr>
      <w:r>
        <w:rPr>
          <w:smallCaps/>
        </w:rPr>
        <w:t>Qi</w:t>
      </w:r>
      <w:r>
        <w:t xml:space="preserve">, </w:t>
      </w:r>
      <w:r>
        <w:rPr>
          <w:smallCaps/>
        </w:rPr>
        <w:t>S.</w:t>
      </w:r>
      <w:r>
        <w:t xml:space="preserve">, </w:t>
      </w:r>
      <w:r>
        <w:rPr>
          <w:smallCaps/>
        </w:rPr>
        <w:t>Yang</w:t>
      </w:r>
      <w:r>
        <w:t xml:space="preserve">, </w:t>
      </w:r>
      <w:r>
        <w:rPr>
          <w:smallCaps/>
        </w:rPr>
        <w:t>F.</w:t>
      </w:r>
      <w:r>
        <w:t xml:space="preserve"> and </w:t>
      </w:r>
      <w:r>
        <w:rPr>
          <w:smallCaps/>
        </w:rPr>
        <w:t>Li</w:t>
      </w:r>
      <w:r>
        <w:t xml:space="preserve">, </w:t>
      </w:r>
      <w:r>
        <w:rPr>
          <w:smallCaps/>
        </w:rPr>
        <w:t>C.</w:t>
      </w:r>
      <w:r>
        <w:t xml:space="preserve"> (2013) An Exploratory Study on Restaurant Review Websites. In: </w:t>
      </w:r>
      <w:r>
        <w:rPr>
          <w:smallCaps/>
        </w:rPr>
        <w:t>Xiang</w:t>
      </w:r>
      <w:r>
        <w:t xml:space="preserve">, </w:t>
      </w:r>
      <w:r>
        <w:rPr>
          <w:smallCaps/>
        </w:rPr>
        <w:t>Z.</w:t>
      </w:r>
      <w:r>
        <w:t xml:space="preserve"> and </w:t>
      </w:r>
      <w:r>
        <w:rPr>
          <w:smallCaps/>
        </w:rPr>
        <w:t>Tussyadiah</w:t>
      </w:r>
      <w:r>
        <w:t xml:space="preserve">, </w:t>
      </w:r>
      <w:r>
        <w:rPr>
          <w:smallCaps/>
        </w:rPr>
        <w:t>I.</w:t>
      </w:r>
      <w:r>
        <w:t xml:space="preserve"> (eds.) </w:t>
      </w:r>
      <w:r>
        <w:rPr>
          <w:i/>
          <w:iCs/>
        </w:rPr>
        <w:t>Information and Communication Technologies in Tourism 2014</w:t>
      </w:r>
      <w:r>
        <w:t>. Cham: Springer International Publishing, pp. 355–365.</w:t>
      </w:r>
    </w:p>
    <w:p w14:paraId="3499CB9D" w14:textId="77777777" w:rsidR="00E45C9E" w:rsidRDefault="00E45C9E" w:rsidP="00E45C9E">
      <w:pPr>
        <w:pStyle w:val="Bibliography"/>
      </w:pPr>
      <w:r>
        <w:rPr>
          <w:smallCaps/>
        </w:rPr>
        <w:t>Salas-Zárate</w:t>
      </w:r>
      <w:r>
        <w:t xml:space="preserve">, </w:t>
      </w:r>
      <w:r>
        <w:rPr>
          <w:smallCaps/>
        </w:rPr>
        <w:t>M. del P.</w:t>
      </w:r>
      <w:r>
        <w:t xml:space="preserve"> et al. (2015) Analyzing best practices on Web development frameworks: The lift approach. </w:t>
      </w:r>
      <w:r>
        <w:rPr>
          <w:i/>
          <w:iCs/>
        </w:rPr>
        <w:t>Science of Computer Programming</w:t>
      </w:r>
      <w:r>
        <w:t>, 102, pp. 1–19.</w:t>
      </w:r>
    </w:p>
    <w:p w14:paraId="0B252533" w14:textId="77777777" w:rsidR="00E45C9E" w:rsidRDefault="00E45C9E" w:rsidP="00E45C9E">
      <w:pPr>
        <w:pStyle w:val="Bibliography"/>
      </w:pPr>
      <w:r>
        <w:rPr>
          <w:smallCaps/>
        </w:rPr>
        <w:t>Sarker</w:t>
      </w:r>
      <w:r>
        <w:t xml:space="preserve">, </w:t>
      </w:r>
      <w:r>
        <w:rPr>
          <w:smallCaps/>
        </w:rPr>
        <w:t>I.H.</w:t>
      </w:r>
      <w:r>
        <w:t xml:space="preserve"> and </w:t>
      </w:r>
      <w:r>
        <w:rPr>
          <w:smallCaps/>
        </w:rPr>
        <w:t>Apu</w:t>
      </w:r>
      <w:r>
        <w:t xml:space="preserve">, </w:t>
      </w:r>
      <w:r>
        <w:rPr>
          <w:smallCaps/>
        </w:rPr>
        <w:t>K.</w:t>
      </w:r>
      <w:r>
        <w:t xml:space="preserve"> (2014) MVC Architecture Driven Design and Implementation of Java Framework for Developing Desktop Application. </w:t>
      </w:r>
      <w:r>
        <w:rPr>
          <w:i/>
          <w:iCs/>
        </w:rPr>
        <w:t>International Journal of Hybrid Information Technology</w:t>
      </w:r>
      <w:r>
        <w:t>, 7(5), pp. 317–322.</w:t>
      </w:r>
    </w:p>
    <w:p w14:paraId="2B10BCDE" w14:textId="77777777" w:rsidR="00E45C9E" w:rsidRDefault="00E45C9E" w:rsidP="00E45C9E">
      <w:pPr>
        <w:pStyle w:val="Bibliography"/>
      </w:pPr>
      <w:r>
        <w:rPr>
          <w:smallCaps/>
        </w:rPr>
        <w:t>Shirazi</w:t>
      </w:r>
      <w:r>
        <w:t xml:space="preserve">, </w:t>
      </w:r>
      <w:r>
        <w:rPr>
          <w:smallCaps/>
        </w:rPr>
        <w:t>H.</w:t>
      </w:r>
      <w:r>
        <w:t xml:space="preserve">, </w:t>
      </w:r>
      <w:r>
        <w:rPr>
          <w:smallCaps/>
        </w:rPr>
        <w:t>Haefner</w:t>
      </w:r>
      <w:r>
        <w:t xml:space="preserve">, </w:t>
      </w:r>
      <w:r>
        <w:rPr>
          <w:smallCaps/>
        </w:rPr>
        <w:t>K.</w:t>
      </w:r>
      <w:r>
        <w:t xml:space="preserve"> and </w:t>
      </w:r>
      <w:r>
        <w:rPr>
          <w:smallCaps/>
        </w:rPr>
        <w:t>Ray</w:t>
      </w:r>
      <w:r>
        <w:t xml:space="preserve">, </w:t>
      </w:r>
      <w:r>
        <w:rPr>
          <w:smallCaps/>
        </w:rPr>
        <w:t>I.</w:t>
      </w:r>
      <w:r>
        <w:t xml:space="preserve"> (2017) Fresh-Phish: A Framework for Auto-Detection of Phishing Websites. In: </w:t>
      </w:r>
      <w:r>
        <w:rPr>
          <w:i/>
          <w:iCs/>
        </w:rPr>
        <w:t>2017 IEEE International Conference on Information Reuse and Integration (IRI)</w:t>
      </w:r>
      <w:r>
        <w:t>. 2017 IEEE International Conference on Information Reuse and Integration (IRI). San Diego, CA: IEEE, pp. 137–143.</w:t>
      </w:r>
    </w:p>
    <w:p w14:paraId="3C2A51FD" w14:textId="77777777" w:rsidR="00E45C9E" w:rsidRDefault="00E45C9E" w:rsidP="00E45C9E">
      <w:pPr>
        <w:pStyle w:val="Bibliography"/>
      </w:pPr>
      <w:r>
        <w:rPr>
          <w:smallCaps/>
        </w:rPr>
        <w:t>Stone</w:t>
      </w:r>
      <w:r>
        <w:t xml:space="preserve">, </w:t>
      </w:r>
      <w:r>
        <w:rPr>
          <w:smallCaps/>
        </w:rPr>
        <w:t>D.</w:t>
      </w:r>
      <w:r>
        <w:t xml:space="preserve"> et al. (2005) </w:t>
      </w:r>
      <w:r>
        <w:rPr>
          <w:i/>
          <w:iCs/>
        </w:rPr>
        <w:t>User Interface Design and Evaluation</w:t>
      </w:r>
      <w:r>
        <w:t>. Elsevier.</w:t>
      </w:r>
    </w:p>
    <w:p w14:paraId="3E98195F" w14:textId="77777777" w:rsidR="00E45C9E" w:rsidRDefault="00E45C9E" w:rsidP="00E45C9E">
      <w:pPr>
        <w:pStyle w:val="Bibliography"/>
      </w:pPr>
      <w:r>
        <w:rPr>
          <w:smallCaps/>
        </w:rPr>
        <w:t>Sucuri</w:t>
      </w:r>
      <w:r>
        <w:t xml:space="preserve"> (2019) </w:t>
      </w:r>
      <w:r>
        <w:rPr>
          <w:i/>
          <w:iCs/>
        </w:rPr>
        <w:t>Website Security: How to Secure &amp; Protect Your Website</w:t>
      </w:r>
      <w:r>
        <w:t>. [Online] Sucuri. Available from : https://sucuri.net/guides/website-security/ [Accessed 21/07/20].</w:t>
      </w:r>
    </w:p>
    <w:p w14:paraId="6C122FC5" w14:textId="77777777" w:rsidR="00E45C9E" w:rsidRDefault="00E45C9E" w:rsidP="00E45C9E">
      <w:pPr>
        <w:pStyle w:val="Bibliography"/>
      </w:pPr>
      <w:r>
        <w:rPr>
          <w:smallCaps/>
        </w:rPr>
        <w:t>Taral</w:t>
      </w:r>
      <w:r>
        <w:t xml:space="preserve">, </w:t>
      </w:r>
      <w:r>
        <w:rPr>
          <w:smallCaps/>
        </w:rPr>
        <w:t>P.</w:t>
      </w:r>
      <w:r>
        <w:t xml:space="preserve"> and </w:t>
      </w:r>
      <w:r>
        <w:rPr>
          <w:smallCaps/>
        </w:rPr>
        <w:t>Gite</w:t>
      </w:r>
      <w:r>
        <w:t xml:space="preserve">, </w:t>
      </w:r>
      <w:r>
        <w:rPr>
          <w:smallCaps/>
        </w:rPr>
        <w:t>B.</w:t>
      </w:r>
      <w:r>
        <w:t xml:space="preserve"> (2014) CMS Website Security Threat Protection Oriented Analyzer System. </w:t>
      </w:r>
      <w:r>
        <w:rPr>
          <w:i/>
          <w:iCs/>
        </w:rPr>
        <w:t>International Journal of Computer Applications Technology and Research</w:t>
      </w:r>
      <w:r>
        <w:t>, 3(12), pp. 809–811.</w:t>
      </w:r>
    </w:p>
    <w:p w14:paraId="10BF85BD" w14:textId="77777777" w:rsidR="00E45C9E" w:rsidRDefault="00E45C9E" w:rsidP="00E45C9E">
      <w:pPr>
        <w:pStyle w:val="Bibliography"/>
      </w:pPr>
      <w:r>
        <w:rPr>
          <w:smallCaps/>
        </w:rPr>
        <w:t>United States</w:t>
      </w:r>
      <w:r>
        <w:t xml:space="preserve"> and </w:t>
      </w:r>
      <w:r>
        <w:rPr>
          <w:smallCaps/>
        </w:rPr>
        <w:t>United States</w:t>
      </w:r>
      <w:r>
        <w:t xml:space="preserve"> (eds.) (2006) </w:t>
      </w:r>
      <w:r>
        <w:rPr>
          <w:i/>
          <w:iCs/>
        </w:rPr>
        <w:t>Research-based web design &amp; usability guidelines</w:t>
      </w:r>
      <w:r>
        <w:t>. Version 2. Washington, D.C: U.S. Dept. of Health and Human Services : U.S. General Services Administration.</w:t>
      </w:r>
    </w:p>
    <w:p w14:paraId="1E7A702A" w14:textId="77777777" w:rsidR="00E45C9E" w:rsidRDefault="00E45C9E" w:rsidP="00E45C9E">
      <w:pPr>
        <w:pStyle w:val="Bibliography"/>
      </w:pPr>
      <w:r>
        <w:rPr>
          <w:smallCaps/>
        </w:rPr>
        <w:t>Upadhyay</w:t>
      </w:r>
      <w:r>
        <w:t xml:space="preserve">, </w:t>
      </w:r>
      <w:r>
        <w:rPr>
          <w:smallCaps/>
        </w:rPr>
        <w:t>D.</w:t>
      </w:r>
      <w:r>
        <w:t xml:space="preserve"> (2018) </w:t>
      </w:r>
      <w:r>
        <w:rPr>
          <w:i/>
          <w:iCs/>
        </w:rPr>
        <w:t>7 Popular Website Development Frameworks of 2018 - DZone Web Dev</w:t>
      </w:r>
      <w:r>
        <w:t>. [Online] dzone.com. Available from : https://dzone.com/articles/7-most-popular-website-development-frameworks-of-2 [Accessed 07/07/20].</w:t>
      </w:r>
    </w:p>
    <w:p w14:paraId="5A2DC031" w14:textId="77777777" w:rsidR="00E45C9E" w:rsidRDefault="00E45C9E" w:rsidP="00E45C9E">
      <w:pPr>
        <w:pStyle w:val="Bibliography"/>
      </w:pPr>
      <w:r>
        <w:rPr>
          <w:smallCaps/>
        </w:rPr>
        <w:t>Weikum</w:t>
      </w:r>
      <w:r>
        <w:t xml:space="preserve">, </w:t>
      </w:r>
      <w:r>
        <w:rPr>
          <w:smallCaps/>
        </w:rPr>
        <w:t>G.</w:t>
      </w:r>
      <w:r>
        <w:t xml:space="preserve"> et al. </w:t>
      </w:r>
      <w:r>
        <w:rPr>
          <w:i/>
          <w:iCs/>
        </w:rPr>
        <w:t>Data Engineering</w:t>
      </w:r>
      <w:r>
        <w:t>.</w:t>
      </w:r>
    </w:p>
    <w:p w14:paraId="2832F5D6" w14:textId="77777777" w:rsidR="00E45C9E" w:rsidRDefault="00E45C9E" w:rsidP="00E45C9E">
      <w:pPr>
        <w:pStyle w:val="Bibliography"/>
      </w:pPr>
      <w:r>
        <w:rPr>
          <w:smallCaps/>
        </w:rPr>
        <w:t>Yarger</w:t>
      </w:r>
      <w:r>
        <w:t xml:space="preserve">, </w:t>
      </w:r>
      <w:r>
        <w:rPr>
          <w:smallCaps/>
        </w:rPr>
        <w:t>R.J.</w:t>
      </w:r>
      <w:r>
        <w:t xml:space="preserve"> et al. (1999) </w:t>
      </w:r>
      <w:r>
        <w:rPr>
          <w:i/>
          <w:iCs/>
        </w:rPr>
        <w:t>MySQL and mSQL</w:t>
      </w:r>
      <w:r>
        <w:t>. 1st ed. USA: O’Reilly &amp; Associates, Inc.</w:t>
      </w:r>
    </w:p>
    <w:p w14:paraId="460DEB02" w14:textId="77777777" w:rsidR="00E45C9E" w:rsidRDefault="00E45C9E" w:rsidP="00E45C9E">
      <w:pPr>
        <w:pStyle w:val="Bibliography"/>
      </w:pPr>
      <w:r>
        <w:rPr>
          <w:smallCaps/>
        </w:rPr>
        <w:lastRenderedPageBreak/>
        <w:t>Young Namkung MS</w:t>
      </w:r>
      <w:r>
        <w:t xml:space="preserve">, </w:t>
      </w:r>
      <w:r>
        <w:rPr>
          <w:smallCaps/>
        </w:rPr>
        <w:t>P.</w:t>
      </w:r>
      <w:r>
        <w:t xml:space="preserve">, RD, </w:t>
      </w:r>
      <w:r>
        <w:rPr>
          <w:smallCaps/>
        </w:rPr>
        <w:t>Seo-Young Shin PhD</w:t>
      </w:r>
      <w:r>
        <w:t xml:space="preserve">, </w:t>
      </w:r>
      <w:r>
        <w:rPr>
          <w:smallCaps/>
        </w:rPr>
        <w:t>R.</w:t>
      </w:r>
      <w:r>
        <w:t xml:space="preserve"> and </w:t>
      </w:r>
      <w:r>
        <w:rPr>
          <w:smallCaps/>
        </w:rPr>
        <w:t>Il-Sun Yang PhD</w:t>
      </w:r>
      <w:r>
        <w:t xml:space="preserve">, </w:t>
      </w:r>
      <w:r>
        <w:rPr>
          <w:smallCaps/>
        </w:rPr>
        <w:t>R.</w:t>
      </w:r>
      <w:r>
        <w:t xml:space="preserve"> (2007) A Grounded Theory Approach to Understanding the Website Experiences of Restaurant Customers. </w:t>
      </w:r>
      <w:r>
        <w:rPr>
          <w:i/>
          <w:iCs/>
        </w:rPr>
        <w:t>Journal of Foodservice Business Research</w:t>
      </w:r>
      <w:r>
        <w:t>, 10(1), pp. 77–99.</w:t>
      </w:r>
    </w:p>
    <w:p w14:paraId="532BCF6D" w14:textId="4AD3AE40" w:rsidR="00D10CA8" w:rsidRDefault="00D10CA8">
      <w:r>
        <w:fldChar w:fldCharType="end"/>
      </w:r>
    </w:p>
    <w:sectPr w:rsidR="00D10CA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1D0AD67" w14:textId="77777777" w:rsidR="00D900C3" w:rsidRDefault="00D900C3" w:rsidP="00B8084E">
      <w:pPr>
        <w:spacing w:after="0" w:line="240" w:lineRule="auto"/>
      </w:pPr>
      <w:r>
        <w:separator/>
      </w:r>
    </w:p>
  </w:endnote>
  <w:endnote w:type="continuationSeparator" w:id="0">
    <w:p w14:paraId="51746CD2" w14:textId="77777777" w:rsidR="00D900C3" w:rsidRDefault="00D900C3" w:rsidP="00B8084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E3E37F4" w14:textId="77777777" w:rsidR="00D900C3" w:rsidRDefault="00D900C3" w:rsidP="00B8084E">
      <w:pPr>
        <w:spacing w:after="0" w:line="240" w:lineRule="auto"/>
      </w:pPr>
      <w:r>
        <w:separator/>
      </w:r>
    </w:p>
  </w:footnote>
  <w:footnote w:type="continuationSeparator" w:id="0">
    <w:p w14:paraId="4B341AF0" w14:textId="77777777" w:rsidR="00D900C3" w:rsidRDefault="00D900C3" w:rsidP="00B8084E">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D52DA"/>
    <w:rsid w:val="000021EA"/>
    <w:rsid w:val="0005579B"/>
    <w:rsid w:val="00094C73"/>
    <w:rsid w:val="000B7013"/>
    <w:rsid w:val="000D52DA"/>
    <w:rsid w:val="000E3B52"/>
    <w:rsid w:val="00145823"/>
    <w:rsid w:val="00187A7F"/>
    <w:rsid w:val="001E3AD2"/>
    <w:rsid w:val="001F5E2D"/>
    <w:rsid w:val="0020371F"/>
    <w:rsid w:val="00203B63"/>
    <w:rsid w:val="00210F67"/>
    <w:rsid w:val="00222BE2"/>
    <w:rsid w:val="00252A31"/>
    <w:rsid w:val="002577BF"/>
    <w:rsid w:val="002703E7"/>
    <w:rsid w:val="002C0B96"/>
    <w:rsid w:val="002F5532"/>
    <w:rsid w:val="00371F1A"/>
    <w:rsid w:val="0039726D"/>
    <w:rsid w:val="003C087C"/>
    <w:rsid w:val="003C3874"/>
    <w:rsid w:val="003E0E10"/>
    <w:rsid w:val="00415FAA"/>
    <w:rsid w:val="00417A6F"/>
    <w:rsid w:val="004840FC"/>
    <w:rsid w:val="00495B6D"/>
    <w:rsid w:val="004F447F"/>
    <w:rsid w:val="00527602"/>
    <w:rsid w:val="005C2B70"/>
    <w:rsid w:val="00643DB7"/>
    <w:rsid w:val="00675E8F"/>
    <w:rsid w:val="006909F5"/>
    <w:rsid w:val="006943BA"/>
    <w:rsid w:val="00742E49"/>
    <w:rsid w:val="007754C1"/>
    <w:rsid w:val="00786404"/>
    <w:rsid w:val="00786852"/>
    <w:rsid w:val="007A63A5"/>
    <w:rsid w:val="007D004A"/>
    <w:rsid w:val="007D7284"/>
    <w:rsid w:val="0088749C"/>
    <w:rsid w:val="00893D94"/>
    <w:rsid w:val="00893E83"/>
    <w:rsid w:val="008B42F3"/>
    <w:rsid w:val="00941EC5"/>
    <w:rsid w:val="00943E8D"/>
    <w:rsid w:val="00990CBC"/>
    <w:rsid w:val="00992E6B"/>
    <w:rsid w:val="00995159"/>
    <w:rsid w:val="009A1954"/>
    <w:rsid w:val="009D766C"/>
    <w:rsid w:val="009E14AC"/>
    <w:rsid w:val="009E150A"/>
    <w:rsid w:val="00A014E5"/>
    <w:rsid w:val="00A119A6"/>
    <w:rsid w:val="00A2375B"/>
    <w:rsid w:val="00A27A2A"/>
    <w:rsid w:val="00A36E0A"/>
    <w:rsid w:val="00A561E4"/>
    <w:rsid w:val="00A70E97"/>
    <w:rsid w:val="00A72C64"/>
    <w:rsid w:val="00A82713"/>
    <w:rsid w:val="00AC3D5B"/>
    <w:rsid w:val="00AD34BC"/>
    <w:rsid w:val="00B8084E"/>
    <w:rsid w:val="00BD222B"/>
    <w:rsid w:val="00BF5C56"/>
    <w:rsid w:val="00C33904"/>
    <w:rsid w:val="00C7032C"/>
    <w:rsid w:val="00CF47A0"/>
    <w:rsid w:val="00D10CA8"/>
    <w:rsid w:val="00D27EAC"/>
    <w:rsid w:val="00D3592D"/>
    <w:rsid w:val="00D900C3"/>
    <w:rsid w:val="00D943BE"/>
    <w:rsid w:val="00DC5BF3"/>
    <w:rsid w:val="00DE7448"/>
    <w:rsid w:val="00E10105"/>
    <w:rsid w:val="00E1068F"/>
    <w:rsid w:val="00E45C9E"/>
    <w:rsid w:val="00E73330"/>
    <w:rsid w:val="00E81F14"/>
    <w:rsid w:val="00ED31FA"/>
    <w:rsid w:val="00F04E15"/>
    <w:rsid w:val="00F17921"/>
    <w:rsid w:val="00F54884"/>
    <w:rsid w:val="00F8506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CCEC7D9"/>
  <w15:chartTrackingRefBased/>
  <w15:docId w15:val="{2638CC99-2004-43E5-A873-A0D6A30594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F17921"/>
    <w:pPr>
      <w:spacing w:after="240" w:line="240" w:lineRule="auto"/>
      <w:ind w:left="720" w:hanging="720"/>
    </w:pPr>
  </w:style>
  <w:style w:type="paragraph" w:styleId="Header">
    <w:name w:val="header"/>
    <w:basedOn w:val="Normal"/>
    <w:link w:val="HeaderChar"/>
    <w:uiPriority w:val="99"/>
    <w:unhideWhenUsed/>
    <w:rsid w:val="00B8084E"/>
    <w:pPr>
      <w:tabs>
        <w:tab w:val="center" w:pos="4513"/>
        <w:tab w:val="right" w:pos="9026"/>
      </w:tabs>
      <w:spacing w:after="0" w:line="240" w:lineRule="auto"/>
    </w:pPr>
  </w:style>
  <w:style w:type="character" w:customStyle="1" w:styleId="HeaderChar">
    <w:name w:val="Header Char"/>
    <w:basedOn w:val="DefaultParagraphFont"/>
    <w:link w:val="Header"/>
    <w:uiPriority w:val="99"/>
    <w:rsid w:val="00B8084E"/>
  </w:style>
  <w:style w:type="paragraph" w:styleId="Footer">
    <w:name w:val="footer"/>
    <w:basedOn w:val="Normal"/>
    <w:link w:val="FooterChar"/>
    <w:uiPriority w:val="99"/>
    <w:unhideWhenUsed/>
    <w:rsid w:val="00B8084E"/>
    <w:pPr>
      <w:tabs>
        <w:tab w:val="center" w:pos="4513"/>
        <w:tab w:val="right" w:pos="9026"/>
      </w:tabs>
      <w:spacing w:after="0" w:line="240" w:lineRule="auto"/>
    </w:pPr>
  </w:style>
  <w:style w:type="character" w:customStyle="1" w:styleId="FooterChar">
    <w:name w:val="Footer Char"/>
    <w:basedOn w:val="DefaultParagraphFont"/>
    <w:link w:val="Footer"/>
    <w:uiPriority w:val="99"/>
    <w:rsid w:val="00B8084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55</TotalTime>
  <Pages>6</Pages>
  <Words>14448</Words>
  <Characters>82358</Characters>
  <Application>Microsoft Office Word</Application>
  <DocSecurity>0</DocSecurity>
  <Lines>686</Lines>
  <Paragraphs>1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6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hawal Prajapati</dc:creator>
  <cp:keywords/>
  <dc:description/>
  <cp:lastModifiedBy>Dhawal Prajapati</cp:lastModifiedBy>
  <cp:revision>73</cp:revision>
  <dcterms:created xsi:type="dcterms:W3CDTF">2020-07-06T09:24:00Z</dcterms:created>
  <dcterms:modified xsi:type="dcterms:W3CDTF">2020-08-06T09: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YdlevpmK"/&gt;&lt;style id="http://www.zotero.org/styles/de-montfort-university-harvard" hasBibliography="1" bibliographyStyleHasBeenSet="1"/&gt;&lt;prefs&gt;&lt;pref name="fieldType" value="Field"/&gt;&lt;pref name="au</vt:lpwstr>
  </property>
  <property fmtid="{D5CDD505-2E9C-101B-9397-08002B2CF9AE}" pid="3" name="ZOTERO_PREF_2">
    <vt:lpwstr>tomaticJournalAbbreviations" value="true"/&gt;&lt;/prefs&gt;&lt;/data&gt;</vt:lpwstr>
  </property>
</Properties>
</file>